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commentRangeStart w:id="48"/>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commentRangeEnd w:id="48"/>
      <w:r w:rsidR="006C211F">
        <w:rPr>
          <w:rStyle w:val="CommentReference"/>
        </w:rPr>
        <w:commentReference w:id="48"/>
      </w:r>
    </w:p>
    <w:p w14:paraId="217F4CD9" w14:textId="5641B025"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9"/>
      <w:commentRangeStart w:id="50"/>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Ecobe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49"/>
      <w:r w:rsidR="00416EFB" w:rsidRPr="00BE49E1">
        <w:rPr>
          <w:rStyle w:val="CommentReference"/>
        </w:rPr>
        <w:commentReference w:id="49"/>
      </w:r>
      <w:commentRangeEnd w:id="50"/>
      <w:r w:rsidR="00216B35">
        <w:rPr>
          <w:rStyle w:val="CommentReference"/>
        </w:rPr>
        <w:commentReference w:id="50"/>
      </w:r>
      <w:ins w:id="51" w:author="Arfa Aijazi" w:date="2024-02-07T22:11:00Z">
        <w:r w:rsidR="00216B35">
          <w:t xml:space="preserve"> and there are efforts to util</w:t>
        </w:r>
      </w:ins>
      <w:ins w:id="52" w:author="Arfa Aijazi" w:date="2024-02-07T22:12:00Z">
        <w:r w:rsidR="00216B35">
          <w:t>ize existing data sources, such as property tax assessor data in novel ways</w:t>
        </w:r>
      </w:ins>
      <w:ins w:id="53" w:author="Arfa Aijazi" w:date="2024-02-07T22:14:00Z">
        <w:r w:rsidR="00216B35">
          <w:t xml:space="preserve"> </w:t>
        </w:r>
      </w:ins>
      <w:r w:rsidR="00216B35">
        <w:fldChar w:fldCharType="begin"/>
      </w:r>
      <w:r w:rsidR="00216B35">
        <w:instrText xml:space="preserve"> ADDIN ZOTERO_ITEM CSL_CITATION {"citationID":"xJjKE55F","properties":{"formattedCitation":"(Fannon and Laboy 2018)","plainCitation":"(Fannon and Laboy 2018)","noteIndex":0},"citationItems":[{"id":1784,"uris":["http://zotero.org/users/4259226/items/LXI2E2UQ"],"itemData":{"id":1784,"type":"paper-conference","abstract":"Resilience in architectural research, discourse, and practice tends to focus on physical aspects of the built environment. Much of the discussion within this technological domain of resilience resolves around singular, unique, and high value facilities: ignoring the vast fabric of buildings where most people live. However, studies in socioecological resilience suggests that resilience in the built environment must address people and systems, not merely property. Transitioning to this focus will both require and result in broadening architecture’s interest and influence beyond the normal physical boundaries of the built environment. To effectively engage this broader scope, new tools must enable new modes of public outreach, information sharing, data analysis, decision support, and ultimately create new knowledge. This paper describes the motivation, development, and preliminary findings of one such tool, the Resilient Home Online Design Aide (RHOnDA). This results suggest a cycle of participatory architectural research to advance socioecological resilience.","container-title":"2018 Intersections Proceedings, Design &amp; Resilience","DOI":"10.35483/ACSA.AIA.Inter.18.2","event-title":"2018 Intersections","ISBN":"978-1-944214-20-3","language":"en","page":"6-11","publisher":"ACSA Press","source":"DOI.org (Crossref)","title":"Resilient Homes Online Design Aide: Connecting Research and Practice for Socially Resilient Communities","title-short":"Resilient Homes Online Design Aide","URL":"https://www.acsa-arch.org/chapter/resilient-homes-online-design-aide-connecting-research-and-practice-for-socially-resilient-communities/","author":[{"family":"Fannon","given":"David"},{"family":"Laboy","given":"Michelle"}],"accessed":{"date-parts":[["2024",2,7]]},"issued":{"date-parts":[["2018"]]}}}],"schema":"https://github.com/citation-style-language/schema/raw/master/csl-citation.json"} </w:instrText>
      </w:r>
      <w:r w:rsidR="00216B35">
        <w:fldChar w:fldCharType="separate"/>
      </w:r>
      <w:r w:rsidR="00216B35">
        <w:rPr>
          <w:noProof/>
        </w:rPr>
        <w:t>(Fannon and Laboy 2018)</w:t>
      </w:r>
      <w:r w:rsidR="00216B35">
        <w:fldChar w:fldCharType="end"/>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 xml:space="preserve">Research gaps and </w:t>
      </w:r>
      <w:proofErr w:type="gramStart"/>
      <w:r w:rsidRPr="00BE49E1">
        <w:t>objectives</w:t>
      </w:r>
      <w:proofErr w:type="gramEnd"/>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4C59AB2A" w:rsidR="000A4CF2" w:rsidRPr="00BE49E1" w:rsidRDefault="00652E43" w:rsidP="002A7CA9">
      <w:r w:rsidRPr="00BE49E1">
        <w:t xml:space="preserve">First, </w:t>
      </w:r>
      <w:r w:rsidR="0088779B" w:rsidRPr="00BE49E1">
        <w:t>there is a</w:t>
      </w:r>
      <w:r w:rsidRPr="00BE49E1">
        <w:t xml:space="preserve"> lack of empirical</w:t>
      </w:r>
      <w:ins w:id="54" w:author="Arfa Aijazi" w:date="2024-01-29T23:01:00Z">
        <w:r w:rsidR="00F93D38">
          <w:t xml:space="preserve"> evidence</w:t>
        </w:r>
      </w:ins>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Studies assessing the sensitivity of overheating risk to building characteristics often use building performance simulations</w:t>
      </w:r>
      <w:ins w:id="55" w:author="Arfa Aijazi" w:date="2024-02-10T11:51:00Z">
        <w:r w:rsidR="002F3D14">
          <w:t xml:space="preserve"> to model the indoor </w:t>
        </w:r>
        <w:r w:rsidR="005C74F0">
          <w:t>temperature exposure</w:t>
        </w:r>
      </w:ins>
      <w:r w:rsidR="000A4CF2" w:rsidRPr="00BE49E1">
        <w:t xml:space="preserve">. These studies use simulation outputs such as maximum daily room temperature </w:t>
      </w:r>
      <w:commentRangeStart w:id="56"/>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56"/>
      <w:r w:rsidR="00EE5A7C" w:rsidRPr="00BE49E1">
        <w:rPr>
          <w:rStyle w:val="CommentReference"/>
        </w:rPr>
        <w:commentReference w:id="56"/>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57"/>
      <w:commentRangeStart w:id="58"/>
      <w:r w:rsidR="000A4CF2" w:rsidRPr="00BE49E1">
        <w:t xml:space="preserve">. </w:t>
      </w:r>
      <w:commentRangeEnd w:id="57"/>
      <w:r w:rsidR="00EE5A7C" w:rsidRPr="00BE49E1">
        <w:rPr>
          <w:rStyle w:val="CommentReference"/>
        </w:rPr>
        <w:commentReference w:id="57"/>
      </w:r>
      <w:commentRangeEnd w:id="58"/>
      <w:r w:rsidR="009E71B6">
        <w:rPr>
          <w:rStyle w:val="CommentReference"/>
        </w:rPr>
        <w:commentReference w:id="58"/>
      </w:r>
      <w:r w:rsidR="000A4CF2" w:rsidRPr="00BE49E1">
        <w:t xml:space="preserve">While there are many thermal indices, as yet none of them are validated for personal </w:t>
      </w:r>
      <w:r w:rsidR="000A4CF2" w:rsidRPr="00BE49E1">
        <w:lastRenderedPageBreak/>
        <w:t xml:space="preserve">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59"/>
      <w:commentRangeEnd w:id="59"/>
      <w:r w:rsidR="00BE49E1" w:rsidRPr="00BE49E1">
        <w:rPr>
          <w:rStyle w:val="CommentReference"/>
        </w:rPr>
        <w:commentReference w:id="59"/>
      </w:r>
    </w:p>
    <w:p w14:paraId="5F72F5FF" w14:textId="617426F7" w:rsidR="00652E43" w:rsidRPr="00BE49E1" w:rsidRDefault="00D459CC" w:rsidP="003E0F42">
      <w:pPr>
        <w:tabs>
          <w:tab w:val="left" w:pos="3887"/>
        </w:tabs>
      </w:pPr>
      <w:r w:rsidRPr="00BE49E1">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ins w:id="60" w:author="Arfa Aijazi" w:date="2024-02-10T11:56:00Z">
        <w:r w:rsidR="005C74F0">
          <w:t xml:space="preserve"> the role of personal attributes</w:t>
        </w:r>
      </w:ins>
      <w:ins w:id="61" w:author="Arfa Aijazi" w:date="2024-02-10T11:57:00Z">
        <w:r w:rsidR="005C74F0">
          <w:t>, affecting vulnerability,</w:t>
        </w:r>
      </w:ins>
      <w:ins w:id="62" w:author="Arfa Aijazi" w:date="2024-02-10T11:56:00Z">
        <w:r w:rsidR="005C74F0">
          <w:t xml:space="preserve"> versus building characteristics</w:t>
        </w:r>
      </w:ins>
      <w:ins w:id="63" w:author="Arfa Aijazi" w:date="2024-02-10T11:57:00Z">
        <w:r w:rsidR="005C74F0">
          <w:t>, affecting exposure,</w:t>
        </w:r>
      </w:ins>
      <w:ins w:id="64" w:author="Arfa Aijazi" w:date="2024-02-10T11:56:00Z">
        <w:r w:rsidR="005C74F0">
          <w:t xml:space="preserve"> in temperature-related health hazards. Risk is a product of vulnerability and exposure</w:t>
        </w:r>
      </w:ins>
      <w:ins w:id="65" w:author="Arfa Aijazi" w:date="2024-02-10T12:00:00Z">
        <w:r w:rsidR="005C74F0">
          <w:t xml:space="preserve"> </w:t>
        </w:r>
      </w:ins>
      <w:r w:rsidR="005C74F0">
        <w:fldChar w:fldCharType="begin"/>
      </w:r>
      <w:r w:rsidR="005C74F0">
        <w:instrText xml:space="preserve"> ADDIN ZOTERO_ITEM CSL_CITATION {"citationID":"JO8tAfC9","properties":{"formattedCitation":"(IPCC 2023)","plainCitation":"(IPCC 2023)","noteIndex":0},"citationItems":[{"id":1591,"uris":["http://zotero.org/users/4259226/items/FTEMBTUF"],"itemData":{"id":1591,"type":"chapter","container-title":"Climate Change 2021: The Physical Science Basis. Contribution of Working Group I to the Sixth Assessment Report of the Intergovernmental Panel on Climate Change","event-place":"Cambridge, United Kingdom and New York, New York, USA","language":"en","note":"DOI: 10.1017/9781009157896.022.","page":"2215-2256","publisher":"Cambridge University Press","publisher-place":"Cambridge, United Kingdom and New York, New York, USA","source":"DOI.org (Crossref)","title":"2021: Annex VII: Glossary","URL":"https://www.cambridge.org/core/product/identifier/9781009157896/type/book","author":[{"literal":"IPCC"}],"editor":[{"family":"Matthews","given":"J.B.R."},{"family":"Möller","given":"V."},{"family":"Diemen","given":"R.","non-dropping-particle":"van"},{"family":"Fuglestvedt","given":"J.S."},{"family":"Masson-Delmotte","given":"V."},{"family":"Méndez","given":"C."},{"family":"Semenov","given":"S."},{"family":"Reisinger","given":"A."}],"accessed":{"date-parts":[["2023",7,10]]},"issued":{"date-parts":[["2023",7,6]]}}}],"schema":"https://github.com/citation-style-language/schema/raw/master/csl-citation.json"} </w:instrText>
      </w:r>
      <w:r w:rsidR="005C74F0">
        <w:fldChar w:fldCharType="separate"/>
      </w:r>
      <w:r w:rsidR="005C74F0">
        <w:rPr>
          <w:noProof/>
        </w:rPr>
        <w:t>(IPCC 2023)</w:t>
      </w:r>
      <w:r w:rsidR="005C74F0">
        <w:fldChar w:fldCharType="end"/>
      </w:r>
      <w:ins w:id="66" w:author="Arfa Aijazi" w:date="2024-02-10T11:56:00Z">
        <w:r w:rsidR="005C74F0">
          <w:t>.</w:t>
        </w:r>
      </w:ins>
      <w:del w:id="67" w:author="Arfa Aijazi" w:date="2024-02-10T11:55:00Z">
        <w:r w:rsidR="001E02E2" w:rsidRPr="00BE49E1" w:rsidDel="005C74F0">
          <w:delText xml:space="preserve"> </w:delText>
        </w:r>
        <w:r w:rsidR="00416EFB" w:rsidRPr="00BE49E1" w:rsidDel="005C74F0">
          <w:delText>how</w:delText>
        </w:r>
      </w:del>
      <w:ins w:id="68" w:author="Arfa Aijazi" w:date="2024-02-10T11:58:00Z">
        <w:r w:rsidR="005C74F0">
          <w:t xml:space="preserve"> As mentioned previously, very few HVI include detailed building characteristics </w:t>
        </w:r>
      </w:ins>
      <w:r w:rsidR="005C74F0">
        <w:fldChar w:fldCharType="begin"/>
      </w:r>
      <w:r w:rsidR="005C74F0">
        <w:instrText xml:space="preserve"> ADDIN ZOTERO_ITEM CSL_CITATION {"citationID":"fCAXAJnq","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5C74F0">
        <w:fldChar w:fldCharType="separate"/>
      </w:r>
      <w:r w:rsidR="005C74F0">
        <w:rPr>
          <w:noProof/>
        </w:rPr>
        <w:t>(Samuelson et al. 2020)</w:t>
      </w:r>
      <w:r w:rsidR="005C74F0">
        <w:fldChar w:fldCharType="end"/>
      </w:r>
      <w:ins w:id="69" w:author="Arfa Aijazi" w:date="2024-02-10T11:59:00Z">
        <w:r w:rsidR="005C74F0">
          <w:t xml:space="preserve">. On the other hand, </w:t>
        </w:r>
      </w:ins>
      <w:del w:id="70" w:author="Arfa Aijazi" w:date="2024-02-10T11:58:00Z">
        <w:r w:rsidR="00416EFB" w:rsidRPr="00BE49E1" w:rsidDel="005C74F0">
          <w:delText xml:space="preserve"> </w:delText>
        </w:r>
      </w:del>
      <w:del w:id="71" w:author="Arfa Aijazi" w:date="2024-02-10T11:57:00Z">
        <w:r w:rsidR="00416EFB" w:rsidRPr="00BE49E1" w:rsidDel="005C74F0">
          <w:delText>HVI models perform when built using</w:delText>
        </w:r>
        <w:r w:rsidR="0063651F" w:rsidRPr="00BE49E1" w:rsidDel="005C74F0">
          <w:delText xml:space="preserve"> building characteristics in conjunction with other markers of socioeconomic vulnerability such as </w:delText>
        </w:r>
        <w:r w:rsidR="00072AC2" w:rsidRPr="00BE49E1" w:rsidDel="005C74F0">
          <w:delText>income and age</w:delText>
        </w:r>
        <w:r w:rsidR="000A3677" w:rsidRPr="00BE49E1" w:rsidDel="005C74F0">
          <w:delText xml:space="preserve">. </w:delText>
        </w:r>
      </w:del>
      <w:ins w:id="72" w:author="Arfa Aijazi" w:date="2024-02-10T11:59:00Z">
        <w:r w:rsidR="005C74F0">
          <w:t>v</w:t>
        </w:r>
      </w:ins>
      <w:del w:id="73" w:author="Arfa Aijazi" w:date="2024-02-10T11:59:00Z">
        <w:r w:rsidR="00006C95" w:rsidRPr="00BE49E1" w:rsidDel="005C74F0">
          <w:delText>V</w:delText>
        </w:r>
      </w:del>
      <w:r w:rsidR="00006C95" w:rsidRPr="00BE49E1">
        <w:t xml:space="preserve">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commentRangeStart w:id="74"/>
      <w:ins w:id="75" w:author="Arfa Aijazi" w:date="2023-12-13T17:13:00Z">
        <w:r w:rsidR="00BE49E1" w:rsidRPr="00BE49E1">
          <w:t>validate</w:t>
        </w:r>
      </w:ins>
      <w:commentRangeEnd w:id="74"/>
      <w:ins w:id="76" w:author="Arfa Aijazi" w:date="2024-02-10T12:02:00Z">
        <w:r w:rsidR="00907E6B">
          <w:rPr>
            <w:rStyle w:val="CommentReference"/>
          </w:rPr>
          <w:commentReference w:id="74"/>
        </w:r>
      </w:ins>
      <w:ins w:id="77" w:author="Arfa Aijazi" w:date="2023-12-13T17:13:00Z">
        <w:r w:rsidR="00BE49E1" w:rsidRPr="00BE49E1">
          <w:t>-</w:t>
        </w:r>
      </w:ins>
      <w:r w:rsidRPr="00BE49E1">
        <w:t>test</w:t>
      </w:r>
      <w:del w:id="78" w:author="Arfa Aijazi" w:date="2023-12-13T17:13:00Z">
        <w:r w:rsidRPr="00BE49E1" w:rsidDel="00BE49E1">
          <w:delText>-validate</w:delText>
        </w:r>
      </w:del>
      <w:r w:rsidRPr="00BE49E1">
        <w:t xml:space="preserve"> pipeline to identify the best performing models and their hyperparameters</w:t>
      </w:r>
      <w:commentRangeStart w:id="79"/>
      <w:r w:rsidRPr="00BE49E1">
        <w:t xml:space="preserve">.  </w:t>
      </w:r>
      <w:commentRangeEnd w:id="79"/>
      <w:r w:rsidR="00B038DE" w:rsidRPr="00BE49E1">
        <w:rPr>
          <w:rStyle w:val="CommentReference"/>
        </w:rPr>
        <w:commentReference w:id="79"/>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324DF13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80" w:author="Arfa Aijazi" w:date="2024-01-02T14:10:00Z">
        <w:r w:rsidR="00DE73CC">
          <w:t xml:space="preserve"> “</w:t>
        </w:r>
      </w:ins>
      <w:del w:id="81" w:author="Arfa Aijazi" w:date="2024-01-02T14:10:00Z">
        <w:r w:rsidR="00B038DE" w:rsidRPr="00BE49E1" w:rsidDel="00DE73CC">
          <w:delText xml:space="preserve"> </w:delText>
        </w:r>
      </w:del>
      <w:r w:rsidRPr="00BE49E1">
        <w:t>in the last year</w:t>
      </w:r>
      <w:ins w:id="82" w:author="Arfa Aijazi" w:date="2024-01-02T14:10:00Z">
        <w:r w:rsidR="00DE73CC">
          <w:t xml:space="preserve">, did </w:t>
        </w:r>
      </w:ins>
      <w:del w:id="83" w:author="Arfa Aijazi" w:date="2024-01-02T14:10:00Z">
        <w:r w:rsidR="00B038DE" w:rsidRPr="00BE49E1" w:rsidDel="00DE73CC">
          <w:delText xml:space="preserve"> </w:delText>
        </w:r>
      </w:del>
      <w:r w:rsidRPr="00BE49E1">
        <w:t xml:space="preserve">anyone in </w:t>
      </w:r>
      <w:ins w:id="84" w:author="Arfa Aijazi" w:date="2024-01-02T14:12:00Z">
        <w:r w:rsidR="00DE73CC">
          <w:t>your</w:t>
        </w:r>
      </w:ins>
      <w:del w:id="85" w:author="Arfa Aijazi" w:date="2024-01-02T14:12:00Z">
        <w:r w:rsidRPr="00BE49E1" w:rsidDel="00DE73CC">
          <w:delText>their</w:delText>
        </w:r>
      </w:del>
      <w:r w:rsidRPr="00BE49E1">
        <w:t xml:space="preserve"> household needed medical attention because the home was too hot</w:t>
      </w:r>
      <w:ins w:id="86" w:author="Arfa Aijazi" w:date="2024-01-02T14:12:00Z">
        <w:r w:rsidR="00DE73CC">
          <w:t>?”</w:t>
        </w:r>
      </w:ins>
      <w:r w:rsidRPr="00BE49E1">
        <w:t xml:space="preserve"> or </w:t>
      </w:r>
      <w:ins w:id="87" w:author="Arfa Aijazi" w:date="2024-01-02T14:12:00Z">
        <w:r w:rsidR="00DE73CC">
          <w:t>“</w:t>
        </w:r>
      </w:ins>
      <w:r w:rsidRPr="00BE49E1">
        <w:t>too cold</w:t>
      </w:r>
      <w:ins w:id="88"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89"/>
      <w:r w:rsidRPr="00BE49E1">
        <w:t>.</w:t>
      </w:r>
      <w:commentRangeEnd w:id="89"/>
      <w:r w:rsidR="00C7780F" w:rsidRPr="00BE49E1">
        <w:rPr>
          <w:rStyle w:val="CommentReference"/>
        </w:rPr>
        <w:commentReference w:id="89"/>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del w:id="90" w:author="Arfa Aijazi" w:date="2024-01-29T23:13:00Z">
        <w:r w:rsidRPr="00BE49E1" w:rsidDel="00F93D38">
          <w:delText>empirical evidence</w:delText>
        </w:r>
      </w:del>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w:t>
      </w:r>
      <w:r w:rsidR="00EE26FC" w:rsidRPr="00BE49E1">
        <w:lastRenderedPageBreak/>
        <w:t>RECS due to infrequent responses risking disclosure of sensitive and confidential household information.</w:t>
      </w:r>
      <w:ins w:id="91" w:author="Arfa Aijazi" w:date="2024-01-30T00:00:00Z">
        <w:r w:rsidR="00F93D38" w:rsidRPr="00BE49E1" w:rsidDel="00F93D38">
          <w:rPr>
            <w:rStyle w:val="FootnoteReference"/>
          </w:rPr>
          <w:t xml:space="preserve"> </w:t>
        </w:r>
      </w:ins>
      <w:commentRangeStart w:id="92"/>
      <w:del w:id="93" w:author="Arfa Aijazi" w:date="2024-01-30T00:00:00Z">
        <w:r w:rsidR="00EE26FC" w:rsidRPr="000F6CCB" w:rsidDel="00F93D38">
          <w:rPr>
            <w:rStyle w:val="FootnoteReference"/>
          </w:rPr>
          <w:footnoteReference w:id="1"/>
        </w:r>
        <w:commentRangeEnd w:id="92"/>
        <w:r w:rsidR="00B3089D" w:rsidRPr="00BE49E1" w:rsidDel="00F93D38">
          <w:rPr>
            <w:rStyle w:val="CommentReference"/>
          </w:rPr>
          <w:commentReference w:id="92"/>
        </w:r>
      </w:del>
    </w:p>
    <w:p w14:paraId="0ECFB250" w14:textId="0381459C" w:rsidR="009622F0" w:rsidRPr="00BE49E1" w:rsidRDefault="009622F0" w:rsidP="008D0432">
      <w:r w:rsidRPr="00BE49E1">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del w:id="96" w:author="Arfa Aijazi" w:date="2024-01-30T00:00:00Z">
        <w:r w:rsidR="00367B3D" w:rsidRPr="000F6CCB" w:rsidDel="00F93D38">
          <w:rPr>
            <w:rStyle w:val="FootnoteReference"/>
          </w:rPr>
          <w:footnoteReference w:id="2"/>
        </w:r>
      </w:del>
      <w:r w:rsidR="00367B3D" w:rsidRPr="00BE49E1">
        <w:t xml:space="preserve"> </w:t>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ins w:id="99" w:author="Arfa Aijazi" w:date="2024-01-30T00:03:00Z">
        <w:r w:rsidR="00F93D38">
          <w:t xml:space="preserve"> programming language</w:t>
        </w:r>
      </w:ins>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100" w:name="_Ref80686156"/>
      <w:r w:rsidRPr="00BE49E1">
        <w:t xml:space="preserve">Table </w:t>
      </w:r>
      <w:r>
        <w:fldChar w:fldCharType="begin"/>
      </w:r>
      <w:r>
        <w:instrText xml:space="preserve"> SEQ Table \* ARABIC </w:instrText>
      </w:r>
      <w:r>
        <w:fldChar w:fldCharType="separate"/>
      </w:r>
      <w:r w:rsidR="00C41E03" w:rsidRPr="00BE49E1">
        <w:rPr>
          <w:noProof/>
        </w:rPr>
        <w:t>1</w:t>
      </w:r>
      <w:r>
        <w:rPr>
          <w:noProof/>
        </w:rPr>
        <w:fldChar w:fldCharType="end"/>
      </w:r>
      <w:bookmarkEnd w:id="100"/>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70E430A4" w:rsidR="008D0432" w:rsidRPr="00BE49E1" w:rsidRDefault="008D0432" w:rsidP="008D0432">
      <w:r w:rsidRPr="00BE49E1">
        <w:t xml:space="preserve">To explore patterns in households that </w:t>
      </w:r>
      <w:del w:id="101" w:author="Arfa Aijazi" w:date="2024-02-04T22:46:00Z">
        <w:r w:rsidRPr="00BE49E1" w:rsidDel="00E31585">
          <w:delText xml:space="preserve">experienced </w:delText>
        </w:r>
      </w:del>
      <w:ins w:id="102" w:author="Arfa Aijazi" w:date="2024-02-04T22:46:00Z">
        <w:r w:rsidR="00E31585">
          <w:t>reported</w:t>
        </w:r>
        <w:r w:rsidR="00E31585" w:rsidRPr="00BE49E1">
          <w:t xml:space="preserve"> </w:t>
        </w:r>
      </w:ins>
      <w:r w:rsidRPr="00BE49E1">
        <w:t xml:space="preserve">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103"/>
      <w:commentRangeStart w:id="104"/>
      <w:commentRangeStart w:id="105"/>
      <w:commentRangeStart w:id="106"/>
      <w:r w:rsidR="00D02B2D" w:rsidRPr="00BE49E1">
        <w:t>3</w:t>
      </w:r>
      <w:r w:rsidRPr="00BE49E1">
        <w:t xml:space="preserve"> categories: </w:t>
      </w:r>
      <w:commentRangeStart w:id="107"/>
      <w:r w:rsidRPr="00BE49E1">
        <w:t>climate, demographic</w:t>
      </w:r>
      <w:r w:rsidR="00D02B2D" w:rsidRPr="00BE49E1">
        <w:t>s</w:t>
      </w:r>
      <w:r w:rsidRPr="00BE49E1">
        <w:t xml:space="preserve">, </w:t>
      </w:r>
      <w:r w:rsidR="00D02B2D" w:rsidRPr="00BE49E1">
        <w:t>and buildings</w:t>
      </w:r>
      <w:commentRangeEnd w:id="107"/>
      <w:r w:rsidR="00B3089D" w:rsidRPr="00BE49E1">
        <w:rPr>
          <w:rStyle w:val="CommentReference"/>
        </w:rPr>
        <w:commentReference w:id="107"/>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103"/>
      <w:r w:rsidR="00861CEB" w:rsidRPr="00BE49E1">
        <w:rPr>
          <w:rStyle w:val="CommentReference"/>
        </w:rPr>
        <w:commentReference w:id="103"/>
      </w:r>
      <w:commentRangeEnd w:id="104"/>
      <w:r w:rsidR="00A05A40">
        <w:rPr>
          <w:rStyle w:val="CommentReference"/>
        </w:rPr>
        <w:commentReference w:id="104"/>
      </w:r>
      <w:commentRangeEnd w:id="105"/>
      <w:r w:rsidR="00E86163">
        <w:rPr>
          <w:rStyle w:val="CommentReference"/>
        </w:rPr>
        <w:commentReference w:id="105"/>
      </w:r>
      <w:commentRangeEnd w:id="106"/>
      <w:r w:rsidR="00E86163">
        <w:rPr>
          <w:rStyle w:val="CommentReference"/>
        </w:rPr>
        <w:commentReference w:id="106"/>
      </w:r>
      <w:r w:rsidR="00D46F7C" w:rsidRPr="00BE49E1">
        <w:t xml:space="preserve">. </w:t>
      </w:r>
    </w:p>
    <w:p w14:paraId="562F5CE7" w14:textId="66AA772E" w:rsidR="0056216C" w:rsidRPr="00BE49E1" w:rsidRDefault="0056216C" w:rsidP="008D0432">
      <w:r w:rsidRPr="00BE49E1">
        <w:t>By default, the RECS dataset encodes all variables as numerical quantities. We retained the numerical values for truly numerical household characteristics like</w:t>
      </w:r>
      <w:del w:id="108" w:author="Arfa Aijazi" w:date="2024-02-10T12:12:00Z">
        <w:r w:rsidRPr="00BE49E1" w:rsidDel="001B5109">
          <w:delText xml:space="preserve"> the</w:delText>
        </w:r>
      </w:del>
      <w:r w:rsidRPr="00BE49E1">
        <w:t xml:space="preserve"> construction age</w:t>
      </w:r>
      <w:ins w:id="109" w:author="Stefano Schiavon" w:date="2023-12-04T16:51:00Z">
        <w:r w:rsidR="000B342D" w:rsidRPr="00BE49E1">
          <w:t xml:space="preserve">. We </w:t>
        </w:r>
        <w:del w:id="110" w:author="Arfa Aijazi" w:date="2024-02-10T12:07:00Z">
          <w:r w:rsidR="000B342D" w:rsidRPr="00BE49E1" w:rsidDel="00907E6B">
            <w:delText>transfo</w:delText>
          </w:r>
        </w:del>
      </w:ins>
      <w:ins w:id="111" w:author="Stefano Schiavon" w:date="2023-12-04T16:52:00Z">
        <w:del w:id="112" w:author="Arfa Aijazi" w:date="2024-02-10T12:07:00Z">
          <w:r w:rsidR="000B342D" w:rsidRPr="00BE49E1" w:rsidDel="00907E6B">
            <w:delText>rmed the variable into categorical for</w:delText>
          </w:r>
        </w:del>
      </w:ins>
      <w:ins w:id="113" w:author="Arfa Aijazi" w:date="2024-02-10T12:07:00Z">
        <w:r w:rsidR="00907E6B">
          <w:t xml:space="preserve">retained </w:t>
        </w:r>
      </w:ins>
      <w:ins w:id="114" w:author="Arfa Aijazi" w:date="2024-02-10T12:12:00Z">
        <w:r w:rsidR="001B5109">
          <w:t xml:space="preserve">the </w:t>
        </w:r>
      </w:ins>
      <w:ins w:id="115" w:author="Arfa Aijazi" w:date="2024-02-10T12:07:00Z">
        <w:r w:rsidR="00907E6B">
          <w:t>numerical values for</w:t>
        </w:r>
      </w:ins>
      <w:ins w:id="116" w:author="Stefano Schiavon" w:date="2023-12-04T16:52:00Z">
        <w:r w:rsidR="000B342D" w:rsidRPr="00BE49E1">
          <w:t xml:space="preserve"> </w:t>
        </w:r>
      </w:ins>
      <w:del w:id="117" w:author="Stefano Schiavon" w:date="2023-12-04T16:51:00Z">
        <w:r w:rsidRPr="00BE49E1" w:rsidDel="000B342D">
          <w:delText xml:space="preserve">, </w:delText>
        </w:r>
      </w:del>
      <w:del w:id="118" w:author="Stefano Schiavon" w:date="2023-12-04T16:52:00Z">
        <w:r w:rsidRPr="00BE49E1" w:rsidDel="000B342D">
          <w:delText xml:space="preserve">categorical household characteristics describing </w:delText>
        </w:r>
      </w:del>
      <w:r w:rsidRPr="00BE49E1">
        <w:t xml:space="preserve">ordinal </w:t>
      </w:r>
      <w:ins w:id="119" w:author="Arfa Aijazi" w:date="2024-02-10T12:07:00Z">
        <w:r w:rsidR="00907E6B">
          <w:t xml:space="preserve">categorial </w:t>
        </w:r>
      </w:ins>
      <w:r w:rsidRPr="00BE49E1">
        <w:t>data</w:t>
      </w:r>
      <w:ins w:id="120" w:author="Arfa Aijazi" w:date="2024-02-10T12:13:00Z">
        <w:r w:rsidR="001B5109">
          <w:t>, meaning there is an ordering of the catego</w:t>
        </w:r>
      </w:ins>
      <w:ins w:id="121" w:author="Arfa Aijazi" w:date="2024-02-10T12:14:00Z">
        <w:r w:rsidR="001B5109">
          <w:t>ries,</w:t>
        </w:r>
      </w:ins>
      <w:r w:rsidRPr="00BE49E1">
        <w:t xml:space="preserve"> such as the level of insulation</w:t>
      </w:r>
      <w:ins w:id="122" w:author="Arfa Aijazi" w:date="2024-02-10T12:07:00Z">
        <w:r w:rsidR="00907E6B">
          <w:t xml:space="preserve"> or frequ</w:t>
        </w:r>
      </w:ins>
      <w:ins w:id="123" w:author="Arfa Aijazi" w:date="2024-02-10T12:08:00Z">
        <w:r w:rsidR="00907E6B">
          <w:t xml:space="preserve">ency of draft. </w:t>
        </w:r>
      </w:ins>
      <w:ins w:id="124" w:author="Arfa Aijazi" w:date="2024-02-10T12:10:00Z">
        <w:r w:rsidR="00907E6B">
          <w:t>We transfor</w:t>
        </w:r>
      </w:ins>
      <w:ins w:id="125" w:author="Arfa Aijazi" w:date="2024-02-10T12:11:00Z">
        <w:r w:rsidR="00907E6B">
          <w:t>med</w:t>
        </w:r>
      </w:ins>
      <w:ins w:id="126" w:author="Arfa Aijazi" w:date="2024-02-10T12:10:00Z">
        <w:r w:rsidR="00907E6B">
          <w:t xml:space="preserve"> non-ordinal categorical variables like race and ethnicity</w:t>
        </w:r>
      </w:ins>
      <w:ins w:id="127" w:author="Arfa Aijazi" w:date="2024-02-10T12:11:00Z">
        <w:r w:rsidR="00907E6B">
          <w:t xml:space="preserve"> into dummy variables. Other </w:t>
        </w:r>
      </w:ins>
      <w:del w:id="128" w:author="Arfa Aijazi" w:date="2024-02-10T12:08:00Z">
        <w:r w:rsidRPr="00BE49E1" w:rsidDel="00907E6B">
          <w:delText>, or</w:delText>
        </w:r>
      </w:del>
      <w:del w:id="129" w:author="Arfa Aijazi" w:date="2024-02-10T12:11:00Z">
        <w:r w:rsidRPr="00BE49E1" w:rsidDel="00907E6B">
          <w:delText xml:space="preserve"> </w:delText>
        </w:r>
      </w:del>
      <w:del w:id="130" w:author="Arfa Aijazi" w:date="2024-02-10T12:08:00Z">
        <w:r w:rsidRPr="00BE49E1" w:rsidDel="00907E6B">
          <w:delText xml:space="preserve">binary </w:delText>
        </w:r>
      </w:del>
      <w:r w:rsidRPr="00BE49E1">
        <w:t>variables</w:t>
      </w:r>
      <w:ins w:id="131" w:author="Arfa Aijazi" w:date="2024-02-10T12:08:00Z">
        <w:r w:rsidR="00907E6B">
          <w:t xml:space="preserve"> are binary </w:t>
        </w:r>
      </w:ins>
      <w:del w:id="132" w:author="Arfa Aijazi" w:date="2024-02-10T12:08:00Z">
        <w:r w:rsidRPr="00BE49E1" w:rsidDel="00907E6B">
          <w:delText xml:space="preserve"> </w:delText>
        </w:r>
      </w:del>
      <w:r w:rsidRPr="00BE49E1">
        <w:t>such as</w:t>
      </w:r>
      <w:ins w:id="133" w:author="Arfa Aijazi" w:date="2024-02-10T12:11:00Z">
        <w:r w:rsidR="00907E6B">
          <w:t xml:space="preserve"> the</w:t>
        </w:r>
      </w:ins>
      <w:r w:rsidRPr="00BE49E1">
        <w:t xml:space="preserve"> presence of back-up generator or on-site solar.</w:t>
      </w:r>
      <w:ins w:id="134" w:author="Arfa Aijazi" w:date="2024-02-10T12:08:00Z">
        <w:r w:rsidR="00907E6B">
          <w:t xml:space="preserve"> </w:t>
        </w:r>
      </w:ins>
      <w:r w:rsidRPr="00BE49E1">
        <w:t xml:space="preserve"> </w:t>
      </w:r>
      <w:del w:id="135" w:author="Arfa Aijazi" w:date="2024-02-10T12:15:00Z">
        <w:r w:rsidRPr="00BE49E1" w:rsidDel="001B5109">
          <w:delText xml:space="preserve">We </w:delText>
        </w:r>
        <w:r w:rsidR="000B342D" w:rsidRPr="00BE49E1" w:rsidDel="001B5109">
          <w:delText xml:space="preserve">merged </w:delText>
        </w:r>
        <w:r w:rsidRPr="00BE49E1" w:rsidDel="001B5109">
          <w:delText>categorical variables based on the literature on heat and cold-related vulnerability</w:delText>
        </w:r>
        <w:r w:rsidR="000B342D" w:rsidRPr="00BE49E1" w:rsidDel="001B5109">
          <w:delText>,</w:delText>
        </w:r>
        <w:r w:rsidRPr="00BE49E1" w:rsidDel="001B5109">
          <w:delText xml:space="preserve"> </w:delText>
        </w:r>
        <w:commentRangeStart w:id="136"/>
        <w:commentRangeStart w:id="137"/>
        <w:commentRangeStart w:id="138"/>
        <w:commentRangeStart w:id="139"/>
        <w:r w:rsidRPr="00BE49E1" w:rsidDel="001B5109">
          <w:delText xml:space="preserve">for example non-white versus </w:delText>
        </w:r>
        <w:r w:rsidR="000B342D" w:rsidRPr="00BE49E1" w:rsidDel="001B5109">
          <w:delText xml:space="preserve">white instead of </w:delText>
        </w:r>
        <w:r w:rsidRPr="00BE49E1" w:rsidDel="001B5109">
          <w:delText xml:space="preserve">individual racial </w:delText>
        </w:r>
        <w:r w:rsidR="00D02B2D" w:rsidRPr="00BE49E1" w:rsidDel="001B5109">
          <w:delText xml:space="preserve">and ethnic </w:delText>
        </w:r>
        <w:r w:rsidRPr="00BE49E1" w:rsidDel="001B5109">
          <w:delText xml:space="preserve">categories. </w:delText>
        </w:r>
        <w:commentRangeEnd w:id="136"/>
        <w:r w:rsidR="000B342D" w:rsidRPr="00BE49E1" w:rsidDel="001B5109">
          <w:rPr>
            <w:rStyle w:val="CommentReference"/>
          </w:rPr>
          <w:commentReference w:id="136"/>
        </w:r>
        <w:commentRangeEnd w:id="137"/>
        <w:r w:rsidR="00B038DE" w:rsidRPr="00BE49E1" w:rsidDel="001B5109">
          <w:rPr>
            <w:rStyle w:val="CommentReference"/>
          </w:rPr>
          <w:commentReference w:id="137"/>
        </w:r>
        <w:commentRangeEnd w:id="138"/>
        <w:r w:rsidR="00711430" w:rsidDel="001B5109">
          <w:rPr>
            <w:rStyle w:val="CommentReference"/>
          </w:rPr>
          <w:commentReference w:id="138"/>
        </w:r>
        <w:commentRangeEnd w:id="139"/>
        <w:r w:rsidR="004F17C2" w:rsidDel="001B5109">
          <w:rPr>
            <w:rStyle w:val="CommentReference"/>
          </w:rPr>
          <w:commentReference w:id="139"/>
        </w:r>
      </w:del>
      <w:r w:rsidRPr="00BE49E1">
        <w:t xml:space="preserve">We also derived new variables of interest such as poverty, which combines the number of household members with income level and thermal mass, which combines insulation level </w:t>
      </w:r>
      <w:del w:id="140" w:author="Arfa Aijazi" w:date="2024-02-10T17:45:00Z">
        <w:r w:rsidRPr="00BE49E1" w:rsidDel="0093081B">
          <w:delText xml:space="preserve">and </w:delText>
        </w:r>
      </w:del>
      <w:ins w:id="141" w:author="Arfa Aijazi" w:date="2024-02-10T17:45:00Z">
        <w:r w:rsidR="0093081B">
          <w:t>with</w:t>
        </w:r>
        <w:r w:rsidR="0093081B" w:rsidRPr="00BE49E1">
          <w:t xml:space="preserve"> </w:t>
        </w:r>
      </w:ins>
      <w:r w:rsidRPr="00BE49E1">
        <w:t xml:space="preserve">exterior wall or roof material. </w:t>
      </w:r>
    </w:p>
    <w:p w14:paraId="30F64462" w14:textId="096F5F26" w:rsidR="009A532E" w:rsidRPr="00BE49E1" w:rsidRDefault="009A532E" w:rsidP="009A532E">
      <w:pPr>
        <w:pStyle w:val="Heading3List"/>
      </w:pPr>
      <w:r w:rsidRPr="00BE49E1">
        <w:t>Climate</w:t>
      </w:r>
    </w:p>
    <w:p w14:paraId="568B7228" w14:textId="311A666B"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142"/>
      <w:commentRangeStart w:id="143"/>
      <w:r w:rsidR="008D0432" w:rsidRPr="00BE49E1">
        <w:lastRenderedPageBreak/>
        <w:t xml:space="preserve">demand, climatic variables in RECS are oriented towards HVAC system </w:t>
      </w:r>
      <w:r w:rsidR="000516FC" w:rsidRPr="00BE49E1">
        <w:t>operation</w:t>
      </w:r>
      <w:r w:rsidR="008D0432" w:rsidRPr="00BE49E1">
        <w:t>, such as cooling and heating design-temperature</w:t>
      </w:r>
      <w:r w:rsidR="00A3161A" w:rsidRPr="00BE49E1">
        <w:t>s</w:t>
      </w:r>
      <w:ins w:id="144" w:author="Arfa Aijazi" w:date="2024-02-25T11:54:00Z">
        <w:r w:rsidR="00D27842">
          <w:t>, cooling degree days (CDD), and heating degree days (HDD)</w:t>
        </w:r>
      </w:ins>
      <w:r w:rsidR="00323243" w:rsidRPr="00BE49E1">
        <w:t xml:space="preserve">. </w:t>
      </w:r>
      <w:commentRangeEnd w:id="142"/>
      <w:r w:rsidR="00DA7ECC" w:rsidRPr="00BE49E1">
        <w:rPr>
          <w:rStyle w:val="CommentReference"/>
        </w:rPr>
        <w:commentReference w:id="142"/>
      </w:r>
      <w:commentRangeEnd w:id="143"/>
      <w:r w:rsidR="00FE12B6" w:rsidRPr="00BE49E1">
        <w:rPr>
          <w:rStyle w:val="CommentReference"/>
        </w:rPr>
        <w:commentReference w:id="143"/>
      </w:r>
      <w:ins w:id="145" w:author="Arfa Aijazi" w:date="2024-02-25T11:50:00Z">
        <w:r w:rsidR="006C211F">
          <w:t>These are derived as the weighted average of nearby weather stations with similar altitude</w:t>
        </w:r>
      </w:ins>
      <w:ins w:id="146" w:author="Arfa Aijazi" w:date="2024-02-25T11:55:00Z">
        <w:r w:rsidR="00D27842">
          <w:t xml:space="preserve"> </w:t>
        </w:r>
      </w:ins>
      <w:r w:rsidR="00D27842">
        <w:fldChar w:fldCharType="begin"/>
      </w:r>
      <w:r w:rsidR="00D27842">
        <w:instrText xml:space="preserve"> ADDIN ZOTERO_ITEM CSL_CITATION {"citationID":"IJPW5GKA","properties":{"formattedCitation":"(EIA 2020)","plainCitation":"(EIA 2020)","noteIndex":0},"citationItems":[{"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00D27842">
        <w:fldChar w:fldCharType="separate"/>
      </w:r>
      <w:r w:rsidR="00D27842">
        <w:rPr>
          <w:noProof/>
        </w:rPr>
        <w:t>(EIA 2020)</w:t>
      </w:r>
      <w:r w:rsidR="00D27842">
        <w:fldChar w:fldCharType="end"/>
      </w:r>
      <w:ins w:id="147" w:author="Arfa Aijazi" w:date="2024-02-25T11:50:00Z">
        <w:r w:rsidR="006C211F">
          <w:t>.</w:t>
        </w:r>
      </w:ins>
      <w:ins w:id="148" w:author="Arfa Aijazi" w:date="2024-02-25T11:54:00Z">
        <w:r w:rsidR="00D27842">
          <w:t xml:space="preserve"> We </w:t>
        </w:r>
      </w:ins>
      <w:ins w:id="149" w:author="Arfa Aijazi" w:date="2024-02-25T11:55:00Z">
        <w:r w:rsidR="00D27842">
          <w:t xml:space="preserve">chose </w:t>
        </w:r>
      </w:ins>
      <w:ins w:id="150" w:author="Arfa Aijazi" w:date="2024-02-25T11:54:00Z">
        <w:r w:rsidR="00D27842">
          <w:t xml:space="preserve">to use cooling and heating design temperature because we expect it to </w:t>
        </w:r>
      </w:ins>
      <w:ins w:id="151" w:author="Arfa Aijazi" w:date="2024-02-25T11:55:00Z">
        <w:r w:rsidR="00D27842">
          <w:t xml:space="preserve">align with HVAC system capacity most closely. </w:t>
        </w:r>
      </w:ins>
    </w:p>
    <w:p w14:paraId="62DE423B" w14:textId="5063B30A" w:rsidR="009A532E" w:rsidRPr="00BE49E1" w:rsidRDefault="009A532E" w:rsidP="009A532E">
      <w:pPr>
        <w:pStyle w:val="Heading3List"/>
      </w:pPr>
      <w:r w:rsidRPr="00BE49E1">
        <w:t>Demographic</w:t>
      </w:r>
      <w:r w:rsidR="002833A0" w:rsidRPr="00BE49E1">
        <w:t>s</w:t>
      </w:r>
    </w:p>
    <w:p w14:paraId="36C70D4F" w14:textId="4F331955" w:rsidR="0056216C" w:rsidRPr="00BE49E1" w:rsidRDefault="00DA7ECC" w:rsidP="0056216C">
      <w:commentRangeStart w:id="152"/>
      <w:commentRangeStart w:id="153"/>
      <w:commentRangeStart w:id="154"/>
      <w:r w:rsidRPr="00BE49E1">
        <w:t>E</w:t>
      </w:r>
      <w:r w:rsidR="008D0432" w:rsidRPr="00BE49E1">
        <w:t xml:space="preserve">pidemiological studies have investigated the </w:t>
      </w:r>
      <w:del w:id="155" w:author="Arfa Aijazi" w:date="2024-02-07T22:21:00Z">
        <w:r w:rsidR="008D0432" w:rsidRPr="00BE49E1" w:rsidDel="00216B35">
          <w:delText xml:space="preserve">relationship </w:delText>
        </w:r>
      </w:del>
      <w:ins w:id="156" w:author="Arfa Aijazi" w:date="2024-02-07T22:21:00Z">
        <w:r w:rsidR="00216B35">
          <w:t>correlation</w:t>
        </w:r>
        <w:r w:rsidR="00216B35" w:rsidRPr="00BE49E1">
          <w:t xml:space="preserve"> </w:t>
        </w:r>
      </w:ins>
      <w:r w:rsidR="008D0432" w:rsidRPr="00BE49E1">
        <w:t xml:space="preserve">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r w:rsidR="00216B35" w:rsidRPr="00BE49E1">
        <w:t>thermal perception</w:t>
      </w:r>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157" w:name="_Ref77436719"/>
      <w:bookmarkStart w:id="158" w:name="_Ref151582921"/>
      <w:commentRangeEnd w:id="152"/>
      <w:r w:rsidR="00803D08" w:rsidRPr="00BE49E1">
        <w:rPr>
          <w:rStyle w:val="CommentReference"/>
        </w:rPr>
        <w:commentReference w:id="152"/>
      </w:r>
      <w:commentRangeEnd w:id="153"/>
      <w:r w:rsidR="00FE12B6" w:rsidRPr="00BE49E1">
        <w:rPr>
          <w:rStyle w:val="CommentReference"/>
        </w:rPr>
        <w:commentReference w:id="153"/>
      </w:r>
      <w:commentRangeEnd w:id="154"/>
      <w:r w:rsidR="00CD39E1">
        <w:rPr>
          <w:rStyle w:val="CommentReference"/>
        </w:rPr>
        <w:commentReference w:id="154"/>
      </w:r>
    </w:p>
    <w:p w14:paraId="3767D6B5" w14:textId="510CC1EE" w:rsidR="001076D9" w:rsidRPr="00BE49E1" w:rsidRDefault="001076D9" w:rsidP="001076D9">
      <w:pPr>
        <w:pStyle w:val="Figurecaption"/>
      </w:pPr>
      <w:commentRangeStart w:id="159"/>
      <w:commentRangeStart w:id="160"/>
      <w:commentRangeStart w:id="161"/>
      <w:r w:rsidRPr="00BE49E1">
        <w:t xml:space="preserve">Table </w:t>
      </w:r>
      <w:r>
        <w:fldChar w:fldCharType="begin"/>
      </w:r>
      <w:r>
        <w:instrText xml:space="preserve"> SEQ Table \* ARABIC </w:instrText>
      </w:r>
      <w:r>
        <w:fldChar w:fldCharType="separate"/>
      </w:r>
      <w:r w:rsidR="00C41E03" w:rsidRPr="00BE49E1">
        <w:rPr>
          <w:noProof/>
        </w:rPr>
        <w:t>2</w:t>
      </w:r>
      <w:r>
        <w:rPr>
          <w:noProof/>
        </w:rPr>
        <w:fldChar w:fldCharType="end"/>
      </w:r>
      <w:commentRangeEnd w:id="159"/>
      <w:r w:rsidR="00471507" w:rsidRPr="00BE49E1">
        <w:rPr>
          <w:rStyle w:val="CommentReference"/>
        </w:rPr>
        <w:commentReference w:id="159"/>
      </w:r>
      <w:commentRangeEnd w:id="160"/>
      <w:r w:rsidR="00861CEB" w:rsidRPr="00BE49E1">
        <w:rPr>
          <w:rStyle w:val="CommentReference"/>
        </w:rPr>
        <w:commentReference w:id="160"/>
      </w:r>
      <w:commentRangeEnd w:id="161"/>
      <w:r w:rsidR="00323DFC">
        <w:rPr>
          <w:rStyle w:val="CommentReference"/>
        </w:rPr>
        <w:commentReference w:id="161"/>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2" w:author="Arfa Aijazi" w:date="2024-03-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46"/>
        <w:gridCol w:w="1926"/>
        <w:gridCol w:w="4701"/>
        <w:gridCol w:w="787"/>
        <w:tblGridChange w:id="163">
          <w:tblGrid>
            <w:gridCol w:w="1946"/>
            <w:gridCol w:w="1926"/>
            <w:gridCol w:w="4701"/>
            <w:gridCol w:w="787"/>
          </w:tblGrid>
        </w:tblGridChange>
      </w:tblGrid>
      <w:tr w:rsidR="002833A0" w:rsidRPr="00BE49E1" w14:paraId="5F245EEB" w14:textId="77777777" w:rsidTr="000F6CCB">
        <w:trPr>
          <w:tblHeader/>
          <w:trPrChange w:id="164" w:author="Arfa Aijazi" w:date="2024-03-01T19:46:00Z">
            <w:trPr>
              <w:tblHeader/>
            </w:trPr>
          </w:trPrChange>
        </w:trPr>
        <w:tc>
          <w:tcPr>
            <w:tcW w:w="1946" w:type="dxa"/>
            <w:tcBorders>
              <w:top w:val="single" w:sz="4" w:space="0" w:color="DBDBDB" w:themeColor="accent3" w:themeTint="66"/>
              <w:bottom w:val="single" w:sz="4" w:space="0" w:color="DBDBDB" w:themeColor="accent3" w:themeTint="66"/>
            </w:tcBorders>
            <w:shd w:val="clear" w:color="auto" w:fill="auto"/>
            <w:vAlign w:val="center"/>
            <w:tcPrChange w:id="165" w:author="Arfa Aijazi" w:date="2024-03-01T19:46:00Z">
              <w:tcPr>
                <w:tcW w:w="1946" w:type="dxa"/>
                <w:tcBorders>
                  <w:top w:val="single" w:sz="4" w:space="0" w:color="DBDBDB" w:themeColor="accent3" w:themeTint="66"/>
                  <w:bottom w:val="single" w:sz="4" w:space="0" w:color="DBDBDB" w:themeColor="accent3" w:themeTint="66"/>
                </w:tcBorders>
                <w:shd w:val="clear" w:color="auto" w:fill="auto"/>
                <w:vAlign w:val="center"/>
              </w:tcPr>
            </w:tcPrChange>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926" w:type="dxa"/>
            <w:tcBorders>
              <w:top w:val="single" w:sz="4" w:space="0" w:color="DBDBDB" w:themeColor="accent3" w:themeTint="66"/>
              <w:bottom w:val="single" w:sz="4" w:space="0" w:color="DBDBDB" w:themeColor="accent3" w:themeTint="66"/>
            </w:tcBorders>
            <w:shd w:val="clear" w:color="auto" w:fill="auto"/>
            <w:vAlign w:val="center"/>
            <w:tcPrChange w:id="166" w:author="Arfa Aijazi" w:date="2024-03-01T19:46:00Z">
              <w:tcPr>
                <w:tcW w:w="1926" w:type="dxa"/>
                <w:tcBorders>
                  <w:top w:val="single" w:sz="4" w:space="0" w:color="DBDBDB" w:themeColor="accent3" w:themeTint="66"/>
                  <w:bottom w:val="single" w:sz="4" w:space="0" w:color="DBDBDB" w:themeColor="accent3" w:themeTint="66"/>
                </w:tcBorders>
                <w:shd w:val="clear" w:color="auto" w:fill="auto"/>
                <w:vAlign w:val="center"/>
              </w:tcPr>
            </w:tcPrChange>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701" w:type="dxa"/>
            <w:tcBorders>
              <w:top w:val="single" w:sz="4" w:space="0" w:color="DBDBDB" w:themeColor="accent3" w:themeTint="66"/>
              <w:bottom w:val="single" w:sz="4" w:space="0" w:color="DBDBDB" w:themeColor="accent3" w:themeTint="66"/>
            </w:tcBorders>
            <w:vAlign w:val="center"/>
            <w:tcPrChange w:id="167" w:author="Arfa Aijazi" w:date="2024-03-01T19:46:00Z">
              <w:tcPr>
                <w:tcW w:w="4701" w:type="dxa"/>
                <w:tcBorders>
                  <w:top w:val="single" w:sz="4" w:space="0" w:color="DBDBDB" w:themeColor="accent3" w:themeTint="66"/>
                  <w:bottom w:val="single" w:sz="4" w:space="0" w:color="DBDBDB" w:themeColor="accent3" w:themeTint="66"/>
                </w:tcBorders>
                <w:vAlign w:val="center"/>
              </w:tcPr>
            </w:tcPrChange>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87" w:type="dxa"/>
            <w:tcBorders>
              <w:top w:val="single" w:sz="4" w:space="0" w:color="DBDBDB" w:themeColor="accent3" w:themeTint="66"/>
              <w:bottom w:val="single" w:sz="4" w:space="0" w:color="DBDBDB" w:themeColor="accent3" w:themeTint="66"/>
            </w:tcBorders>
            <w:shd w:val="clear" w:color="auto" w:fill="auto"/>
            <w:vAlign w:val="center"/>
            <w:tcPrChange w:id="168" w:author="Arfa Aijazi" w:date="2024-03-01T19:46:00Z">
              <w:tcPr>
                <w:tcW w:w="787" w:type="dxa"/>
                <w:tcBorders>
                  <w:top w:val="single" w:sz="4" w:space="0" w:color="DBDBDB" w:themeColor="accent3" w:themeTint="66"/>
                  <w:bottom w:val="single" w:sz="4" w:space="0" w:color="DBDBDB" w:themeColor="accent3" w:themeTint="66"/>
                </w:tcBorders>
                <w:shd w:val="clear" w:color="auto" w:fill="auto"/>
                <w:vAlign w:val="center"/>
              </w:tcPr>
            </w:tcPrChange>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0F6CCB">
        <w:tc>
          <w:tcPr>
            <w:tcW w:w="1946" w:type="dxa"/>
            <w:vMerge w:val="restart"/>
            <w:tcPrChange w:id="169" w:author="Arfa Aijazi" w:date="2024-03-01T19:46:00Z">
              <w:tcPr>
                <w:tcW w:w="1946" w:type="dxa"/>
                <w:vMerge w:val="restart"/>
              </w:tcPr>
            </w:tcPrChange>
          </w:tcPr>
          <w:p w14:paraId="115A4AD8" w14:textId="77777777" w:rsidR="002833A0" w:rsidRPr="00BE49E1" w:rsidRDefault="002833A0" w:rsidP="00E86163">
            <w:pPr>
              <w:pStyle w:val="Tabletext"/>
              <w:rPr>
                <w:sz w:val="20"/>
                <w:szCs w:val="20"/>
              </w:rPr>
            </w:pPr>
            <w:r w:rsidRPr="00BE49E1">
              <w:rPr>
                <w:sz w:val="20"/>
                <w:szCs w:val="20"/>
              </w:rPr>
              <w:t>Climate</w:t>
            </w:r>
          </w:p>
        </w:tc>
        <w:tc>
          <w:tcPr>
            <w:tcW w:w="1926" w:type="dxa"/>
            <w:tcBorders>
              <w:top w:val="single" w:sz="4" w:space="0" w:color="DBDBDB" w:themeColor="accent3" w:themeTint="66"/>
              <w:bottom w:val="single" w:sz="4" w:space="0" w:color="auto"/>
            </w:tcBorders>
            <w:tcPrChange w:id="170" w:author="Arfa Aijazi" w:date="2024-03-01T19:46:00Z">
              <w:tcPr>
                <w:tcW w:w="1926" w:type="dxa"/>
              </w:tcPr>
            </w:tcPrChange>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701" w:type="dxa"/>
            <w:tcPrChange w:id="171" w:author="Arfa Aijazi" w:date="2024-03-01T19:46:00Z">
              <w:tcPr>
                <w:tcW w:w="4701" w:type="dxa"/>
              </w:tcPr>
            </w:tcPrChange>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87" w:type="dxa"/>
            <w:tcPrChange w:id="172" w:author="Arfa Aijazi" w:date="2024-03-01T19:46:00Z">
              <w:tcPr>
                <w:tcW w:w="787" w:type="dxa"/>
              </w:tcPr>
            </w:tcPrChange>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0F6CCB">
        <w:tc>
          <w:tcPr>
            <w:tcW w:w="1946" w:type="dxa"/>
            <w:vMerge/>
            <w:tcPrChange w:id="173" w:author="Arfa Aijazi" w:date="2024-03-01T19:46:00Z">
              <w:tcPr>
                <w:tcW w:w="1946" w:type="dxa"/>
                <w:vMerge/>
              </w:tcPr>
            </w:tcPrChange>
          </w:tcPr>
          <w:p w14:paraId="58C8F4FC" w14:textId="77777777" w:rsidR="002833A0" w:rsidRPr="00BE49E1" w:rsidRDefault="002833A0" w:rsidP="00E86163">
            <w:pPr>
              <w:pStyle w:val="Tabletext"/>
              <w:rPr>
                <w:sz w:val="20"/>
                <w:szCs w:val="20"/>
              </w:rPr>
            </w:pPr>
          </w:p>
        </w:tc>
        <w:tc>
          <w:tcPr>
            <w:tcW w:w="1926" w:type="dxa"/>
            <w:tcBorders>
              <w:top w:val="single" w:sz="4" w:space="0" w:color="auto"/>
            </w:tcBorders>
            <w:tcPrChange w:id="174" w:author="Arfa Aijazi" w:date="2024-03-01T19:46:00Z">
              <w:tcPr>
                <w:tcW w:w="1926" w:type="dxa"/>
              </w:tcPr>
            </w:tcPrChange>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701" w:type="dxa"/>
            <w:tcPrChange w:id="175" w:author="Arfa Aijazi" w:date="2024-03-01T19:46:00Z">
              <w:tcPr>
                <w:tcW w:w="4701" w:type="dxa"/>
              </w:tcPr>
            </w:tcPrChange>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87" w:type="dxa"/>
            <w:tcPrChange w:id="176" w:author="Arfa Aijazi" w:date="2024-03-01T19:46:00Z">
              <w:tcPr>
                <w:tcW w:w="787" w:type="dxa"/>
              </w:tcPr>
            </w:tcPrChange>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0F6CCB">
        <w:tc>
          <w:tcPr>
            <w:tcW w:w="1946" w:type="dxa"/>
            <w:vMerge w:val="restart"/>
          </w:tcPr>
          <w:p w14:paraId="7D31798E" w14:textId="3569EDC1" w:rsidR="002833A0" w:rsidRPr="00BE49E1" w:rsidRDefault="002833A0" w:rsidP="00E86163">
            <w:pPr>
              <w:pStyle w:val="Tabletext"/>
              <w:rPr>
                <w:sz w:val="20"/>
                <w:szCs w:val="20"/>
              </w:rPr>
            </w:pPr>
            <w:r w:rsidRPr="00BE49E1">
              <w:rPr>
                <w:sz w:val="20"/>
                <w:szCs w:val="20"/>
              </w:rPr>
              <w:t>Demographic</w:t>
            </w:r>
          </w:p>
        </w:tc>
        <w:tc>
          <w:tcPr>
            <w:tcW w:w="1926" w:type="dxa"/>
          </w:tcPr>
          <w:p w14:paraId="6E114AF3" w14:textId="0933B6D8" w:rsidR="002833A0" w:rsidRPr="00BE49E1" w:rsidRDefault="002833A0" w:rsidP="00E86163">
            <w:pPr>
              <w:pStyle w:val="Tabletext"/>
              <w:rPr>
                <w:sz w:val="20"/>
                <w:szCs w:val="20"/>
              </w:rPr>
            </w:pPr>
            <w:del w:id="177" w:author="Arfa Aijazi" w:date="2024-02-25T12:52:00Z">
              <w:r w:rsidRPr="00BE49E1" w:rsidDel="00DE6322">
                <w:rPr>
                  <w:sz w:val="20"/>
                  <w:szCs w:val="20"/>
                </w:rPr>
                <w:delText>Non-white</w:delText>
              </w:r>
            </w:del>
            <w:ins w:id="178" w:author="Arfa Aijazi" w:date="2024-02-25T12:52:00Z">
              <w:r w:rsidR="00DE6322">
                <w:rPr>
                  <w:sz w:val="20"/>
                  <w:szCs w:val="20"/>
                </w:rPr>
                <w:t>White race</w:t>
              </w:r>
            </w:ins>
          </w:p>
        </w:tc>
        <w:tc>
          <w:tcPr>
            <w:tcW w:w="4701" w:type="dxa"/>
          </w:tcPr>
          <w:p w14:paraId="2875418B" w14:textId="04BF37D2" w:rsidR="002833A0" w:rsidRPr="00BE49E1" w:rsidRDefault="002833A0" w:rsidP="00E86163">
            <w:pPr>
              <w:pStyle w:val="Tabletext"/>
              <w:rPr>
                <w:sz w:val="20"/>
                <w:szCs w:val="20"/>
              </w:rPr>
            </w:pPr>
            <w:r w:rsidRPr="00BE49E1">
              <w:rPr>
                <w:sz w:val="20"/>
                <w:szCs w:val="20"/>
              </w:rPr>
              <w:t xml:space="preserve">Householder (respondent) race is </w:t>
            </w:r>
            <w:del w:id="179" w:author="Arfa Aijazi" w:date="2024-02-25T12:53:00Z">
              <w:r w:rsidRPr="00BE49E1" w:rsidDel="00DE6322">
                <w:rPr>
                  <w:sz w:val="20"/>
                  <w:szCs w:val="20"/>
                </w:rPr>
                <w:delText xml:space="preserve">non-white, </w:delText>
              </w:r>
              <w:commentRangeStart w:id="180"/>
              <w:commentRangeStart w:id="181"/>
              <w:commentRangeStart w:id="182"/>
              <w:r w:rsidRPr="00BE49E1" w:rsidDel="00DE6322">
                <w:rPr>
                  <w:sz w:val="20"/>
                  <w:szCs w:val="20"/>
                </w:rPr>
                <w:delText>or ethnicity is of Spanish descent.</w:delText>
              </w:r>
              <w:commentRangeEnd w:id="180"/>
              <w:r w:rsidR="00471507" w:rsidRPr="00BE49E1" w:rsidDel="00DE6322">
                <w:rPr>
                  <w:rStyle w:val="CommentReference"/>
                </w:rPr>
                <w:commentReference w:id="180"/>
              </w:r>
              <w:commentRangeEnd w:id="181"/>
              <w:r w:rsidR="00861CEB" w:rsidRPr="00BE49E1" w:rsidDel="00DE6322">
                <w:rPr>
                  <w:rStyle w:val="CommentReference"/>
                </w:rPr>
                <w:commentReference w:id="181"/>
              </w:r>
              <w:commentRangeEnd w:id="182"/>
              <w:r w:rsidR="00A30CBC" w:rsidDel="00DE6322">
                <w:rPr>
                  <w:rStyle w:val="CommentReference"/>
                </w:rPr>
                <w:commentReference w:id="182"/>
              </w:r>
            </w:del>
            <w:ins w:id="183" w:author="Arfa Aijazi" w:date="2024-02-25T12:53:00Z">
              <w:r w:rsidR="00DE6322">
                <w:rPr>
                  <w:sz w:val="20"/>
                  <w:szCs w:val="20"/>
                </w:rPr>
                <w:t>white</w:t>
              </w:r>
            </w:ins>
          </w:p>
        </w:tc>
        <w:tc>
          <w:tcPr>
            <w:tcW w:w="787" w:type="dxa"/>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DE6322" w:rsidRPr="00BE49E1" w14:paraId="3F0CE5AA" w14:textId="77777777" w:rsidTr="000F6CCB">
        <w:trPr>
          <w:ins w:id="184" w:author="Arfa Aijazi" w:date="2024-02-25T12:52:00Z"/>
        </w:trPr>
        <w:tc>
          <w:tcPr>
            <w:tcW w:w="1946" w:type="dxa"/>
            <w:vMerge/>
          </w:tcPr>
          <w:p w14:paraId="026CF285" w14:textId="77777777" w:rsidR="00DE6322" w:rsidRPr="00BE49E1" w:rsidRDefault="00DE6322" w:rsidP="00E86163">
            <w:pPr>
              <w:pStyle w:val="Tabletext"/>
              <w:rPr>
                <w:ins w:id="185" w:author="Arfa Aijazi" w:date="2024-02-25T12:52:00Z"/>
                <w:sz w:val="20"/>
                <w:szCs w:val="20"/>
              </w:rPr>
            </w:pPr>
          </w:p>
        </w:tc>
        <w:tc>
          <w:tcPr>
            <w:tcW w:w="1926" w:type="dxa"/>
          </w:tcPr>
          <w:p w14:paraId="28A09143" w14:textId="786B4443" w:rsidR="00DE6322" w:rsidRPr="00BE49E1" w:rsidDel="00DE6322" w:rsidRDefault="00DE6322" w:rsidP="00E86163">
            <w:pPr>
              <w:pStyle w:val="Tabletext"/>
              <w:rPr>
                <w:ins w:id="186" w:author="Arfa Aijazi" w:date="2024-02-25T12:52:00Z"/>
                <w:sz w:val="20"/>
                <w:szCs w:val="20"/>
              </w:rPr>
            </w:pPr>
            <w:ins w:id="187" w:author="Arfa Aijazi" w:date="2024-02-25T12:52:00Z">
              <w:r>
                <w:rPr>
                  <w:sz w:val="20"/>
                  <w:szCs w:val="20"/>
                </w:rPr>
                <w:t>Black race</w:t>
              </w:r>
            </w:ins>
          </w:p>
        </w:tc>
        <w:tc>
          <w:tcPr>
            <w:tcW w:w="4701" w:type="dxa"/>
          </w:tcPr>
          <w:p w14:paraId="32F192FB" w14:textId="082BDCCB" w:rsidR="00DE6322" w:rsidRPr="00BE49E1" w:rsidRDefault="00DE6322" w:rsidP="00E86163">
            <w:pPr>
              <w:pStyle w:val="Tabletext"/>
              <w:rPr>
                <w:ins w:id="188" w:author="Arfa Aijazi" w:date="2024-02-25T12:52:00Z"/>
                <w:sz w:val="20"/>
                <w:szCs w:val="20"/>
              </w:rPr>
            </w:pPr>
            <w:ins w:id="189" w:author="Arfa Aijazi" w:date="2024-02-25T12:53:00Z">
              <w:r w:rsidRPr="00BE49E1">
                <w:rPr>
                  <w:sz w:val="20"/>
                  <w:szCs w:val="20"/>
                </w:rPr>
                <w:t>Householder (respondent) race is</w:t>
              </w:r>
              <w:r>
                <w:rPr>
                  <w:sz w:val="20"/>
                  <w:szCs w:val="20"/>
                </w:rPr>
                <w:t xml:space="preserve"> black</w:t>
              </w:r>
            </w:ins>
          </w:p>
        </w:tc>
        <w:tc>
          <w:tcPr>
            <w:tcW w:w="787" w:type="dxa"/>
          </w:tcPr>
          <w:p w14:paraId="78A07747" w14:textId="53AB0C07" w:rsidR="00DE6322" w:rsidRPr="00BE49E1" w:rsidRDefault="00DE6322" w:rsidP="00E86163">
            <w:pPr>
              <w:pStyle w:val="Tabletext"/>
              <w:jc w:val="center"/>
              <w:rPr>
                <w:ins w:id="190" w:author="Arfa Aijazi" w:date="2024-02-25T12:52:00Z"/>
                <w:sz w:val="20"/>
                <w:szCs w:val="20"/>
              </w:rPr>
            </w:pPr>
            <w:ins w:id="191" w:author="Arfa Aijazi" w:date="2024-02-25T12:53:00Z">
              <w:r>
                <w:rPr>
                  <w:sz w:val="20"/>
                  <w:szCs w:val="20"/>
                </w:rPr>
                <w:t>B</w:t>
              </w:r>
            </w:ins>
          </w:p>
        </w:tc>
      </w:tr>
      <w:tr w:rsidR="00DE6322" w:rsidRPr="00BE49E1" w14:paraId="2D4AD346" w14:textId="77777777" w:rsidTr="000F6CCB">
        <w:trPr>
          <w:ins w:id="192" w:author="Arfa Aijazi" w:date="2024-02-25T12:52:00Z"/>
        </w:trPr>
        <w:tc>
          <w:tcPr>
            <w:tcW w:w="1946" w:type="dxa"/>
            <w:vMerge/>
          </w:tcPr>
          <w:p w14:paraId="15E5044F" w14:textId="77777777" w:rsidR="00DE6322" w:rsidRPr="00BE49E1" w:rsidRDefault="00DE6322" w:rsidP="00E86163">
            <w:pPr>
              <w:pStyle w:val="Tabletext"/>
              <w:rPr>
                <w:ins w:id="193" w:author="Arfa Aijazi" w:date="2024-02-25T12:52:00Z"/>
                <w:sz w:val="20"/>
                <w:szCs w:val="20"/>
              </w:rPr>
            </w:pPr>
          </w:p>
        </w:tc>
        <w:tc>
          <w:tcPr>
            <w:tcW w:w="1926" w:type="dxa"/>
          </w:tcPr>
          <w:p w14:paraId="0DE31914" w14:textId="1CC78C5B" w:rsidR="00DE6322" w:rsidRDefault="00DE6322" w:rsidP="00E86163">
            <w:pPr>
              <w:pStyle w:val="Tabletext"/>
              <w:rPr>
                <w:ins w:id="194" w:author="Arfa Aijazi" w:date="2024-02-25T12:52:00Z"/>
                <w:sz w:val="20"/>
                <w:szCs w:val="20"/>
              </w:rPr>
            </w:pPr>
            <w:ins w:id="195" w:author="Arfa Aijazi" w:date="2024-02-25T12:52:00Z">
              <w:r>
                <w:rPr>
                  <w:sz w:val="20"/>
                  <w:szCs w:val="20"/>
                </w:rPr>
                <w:t>Asian race</w:t>
              </w:r>
            </w:ins>
          </w:p>
        </w:tc>
        <w:tc>
          <w:tcPr>
            <w:tcW w:w="4701" w:type="dxa"/>
          </w:tcPr>
          <w:p w14:paraId="5C45C797" w14:textId="35FDE41A" w:rsidR="00DE6322" w:rsidRPr="00BE49E1" w:rsidRDefault="00DE6322" w:rsidP="00E86163">
            <w:pPr>
              <w:pStyle w:val="Tabletext"/>
              <w:rPr>
                <w:ins w:id="196" w:author="Arfa Aijazi" w:date="2024-02-25T12:52:00Z"/>
                <w:sz w:val="20"/>
                <w:szCs w:val="20"/>
              </w:rPr>
            </w:pPr>
            <w:ins w:id="197" w:author="Arfa Aijazi" w:date="2024-02-25T12:53:00Z">
              <w:r w:rsidRPr="00BE49E1">
                <w:rPr>
                  <w:sz w:val="20"/>
                  <w:szCs w:val="20"/>
                </w:rPr>
                <w:t xml:space="preserve">Householder (respondent) race is </w:t>
              </w:r>
              <w:r>
                <w:rPr>
                  <w:sz w:val="20"/>
                  <w:szCs w:val="20"/>
                </w:rPr>
                <w:t>Asian</w:t>
              </w:r>
            </w:ins>
          </w:p>
        </w:tc>
        <w:tc>
          <w:tcPr>
            <w:tcW w:w="787" w:type="dxa"/>
          </w:tcPr>
          <w:p w14:paraId="7C06D5F3" w14:textId="768298C3" w:rsidR="00DE6322" w:rsidRPr="00BE49E1" w:rsidRDefault="00DE6322" w:rsidP="00E86163">
            <w:pPr>
              <w:pStyle w:val="Tabletext"/>
              <w:jc w:val="center"/>
              <w:rPr>
                <w:ins w:id="198" w:author="Arfa Aijazi" w:date="2024-02-25T12:52:00Z"/>
                <w:sz w:val="20"/>
                <w:szCs w:val="20"/>
              </w:rPr>
            </w:pPr>
            <w:ins w:id="199" w:author="Arfa Aijazi" w:date="2024-02-25T12:53:00Z">
              <w:r>
                <w:rPr>
                  <w:sz w:val="20"/>
                  <w:szCs w:val="20"/>
                </w:rPr>
                <w:t>B</w:t>
              </w:r>
            </w:ins>
          </w:p>
        </w:tc>
      </w:tr>
      <w:tr w:rsidR="00DE6322" w:rsidRPr="00BE49E1" w14:paraId="7FE366A2" w14:textId="77777777" w:rsidTr="000F6CCB">
        <w:trPr>
          <w:ins w:id="200" w:author="Arfa Aijazi" w:date="2024-02-25T12:52:00Z"/>
        </w:trPr>
        <w:tc>
          <w:tcPr>
            <w:tcW w:w="1946" w:type="dxa"/>
            <w:vMerge/>
          </w:tcPr>
          <w:p w14:paraId="093ADECB" w14:textId="77777777" w:rsidR="00DE6322" w:rsidRPr="00BE49E1" w:rsidRDefault="00DE6322" w:rsidP="00E86163">
            <w:pPr>
              <w:pStyle w:val="Tabletext"/>
              <w:rPr>
                <w:ins w:id="201" w:author="Arfa Aijazi" w:date="2024-02-25T12:52:00Z"/>
                <w:sz w:val="20"/>
                <w:szCs w:val="20"/>
              </w:rPr>
            </w:pPr>
          </w:p>
        </w:tc>
        <w:tc>
          <w:tcPr>
            <w:tcW w:w="1926" w:type="dxa"/>
          </w:tcPr>
          <w:p w14:paraId="3281C885" w14:textId="3C98A3FF" w:rsidR="00DE6322" w:rsidRDefault="00DE6322" w:rsidP="00E86163">
            <w:pPr>
              <w:pStyle w:val="Tabletext"/>
              <w:rPr>
                <w:ins w:id="202" w:author="Arfa Aijazi" w:date="2024-02-25T12:52:00Z"/>
                <w:sz w:val="20"/>
                <w:szCs w:val="20"/>
              </w:rPr>
            </w:pPr>
            <w:ins w:id="203" w:author="Arfa Aijazi" w:date="2024-02-25T12:52:00Z">
              <w:r>
                <w:rPr>
                  <w:sz w:val="20"/>
                  <w:szCs w:val="20"/>
                </w:rPr>
                <w:t>Mixed race</w:t>
              </w:r>
            </w:ins>
          </w:p>
        </w:tc>
        <w:tc>
          <w:tcPr>
            <w:tcW w:w="4701" w:type="dxa"/>
          </w:tcPr>
          <w:p w14:paraId="37F667B0" w14:textId="20AD60B6" w:rsidR="00DE6322" w:rsidRPr="00BE49E1" w:rsidRDefault="00DE6322" w:rsidP="00E86163">
            <w:pPr>
              <w:pStyle w:val="Tabletext"/>
              <w:rPr>
                <w:ins w:id="204" w:author="Arfa Aijazi" w:date="2024-02-25T12:52:00Z"/>
                <w:sz w:val="20"/>
                <w:szCs w:val="20"/>
              </w:rPr>
            </w:pPr>
            <w:ins w:id="205" w:author="Arfa Aijazi" w:date="2024-02-25T12:53:00Z">
              <w:r>
                <w:rPr>
                  <w:sz w:val="20"/>
                  <w:szCs w:val="20"/>
                </w:rPr>
                <w:t>Householder (respondent) race is mixed</w:t>
              </w:r>
            </w:ins>
          </w:p>
        </w:tc>
        <w:tc>
          <w:tcPr>
            <w:tcW w:w="787" w:type="dxa"/>
          </w:tcPr>
          <w:p w14:paraId="02F4AED2" w14:textId="2ED35070" w:rsidR="00DE6322" w:rsidRPr="00BE49E1" w:rsidRDefault="00DE6322" w:rsidP="00E86163">
            <w:pPr>
              <w:pStyle w:val="Tabletext"/>
              <w:jc w:val="center"/>
              <w:rPr>
                <w:ins w:id="206" w:author="Arfa Aijazi" w:date="2024-02-25T12:52:00Z"/>
                <w:sz w:val="20"/>
                <w:szCs w:val="20"/>
              </w:rPr>
            </w:pPr>
            <w:ins w:id="207" w:author="Arfa Aijazi" w:date="2024-02-25T12:54:00Z">
              <w:r>
                <w:rPr>
                  <w:sz w:val="20"/>
                  <w:szCs w:val="20"/>
                </w:rPr>
                <w:t>B</w:t>
              </w:r>
            </w:ins>
          </w:p>
        </w:tc>
      </w:tr>
      <w:tr w:rsidR="00DE6322" w:rsidRPr="00BE49E1" w14:paraId="34596FEC" w14:textId="77777777" w:rsidTr="000F6CCB">
        <w:trPr>
          <w:ins w:id="208" w:author="Arfa Aijazi" w:date="2024-02-25T12:52:00Z"/>
        </w:trPr>
        <w:tc>
          <w:tcPr>
            <w:tcW w:w="1946" w:type="dxa"/>
            <w:vMerge/>
          </w:tcPr>
          <w:p w14:paraId="5EF3D8B8" w14:textId="77777777" w:rsidR="00DE6322" w:rsidRPr="00BE49E1" w:rsidRDefault="00DE6322" w:rsidP="00E86163">
            <w:pPr>
              <w:pStyle w:val="Tabletext"/>
              <w:rPr>
                <w:ins w:id="209" w:author="Arfa Aijazi" w:date="2024-02-25T12:52:00Z"/>
                <w:sz w:val="20"/>
                <w:szCs w:val="20"/>
              </w:rPr>
            </w:pPr>
          </w:p>
        </w:tc>
        <w:tc>
          <w:tcPr>
            <w:tcW w:w="1926" w:type="dxa"/>
          </w:tcPr>
          <w:p w14:paraId="4BCDF252" w14:textId="3725F72C" w:rsidR="00DE6322" w:rsidRDefault="00DE6322" w:rsidP="00E86163">
            <w:pPr>
              <w:pStyle w:val="Tabletext"/>
              <w:rPr>
                <w:ins w:id="210" w:author="Arfa Aijazi" w:date="2024-02-25T12:52:00Z"/>
                <w:sz w:val="20"/>
                <w:szCs w:val="20"/>
              </w:rPr>
            </w:pPr>
            <w:proofErr w:type="gramStart"/>
            <w:ins w:id="211" w:author="Arfa Aijazi" w:date="2024-02-25T12:52:00Z">
              <w:r>
                <w:rPr>
                  <w:sz w:val="20"/>
                  <w:szCs w:val="20"/>
                </w:rPr>
                <w:t>O</w:t>
              </w:r>
            </w:ins>
            <w:ins w:id="212" w:author="Arfa Aijazi" w:date="2024-02-25T12:53:00Z">
              <w:r>
                <w:rPr>
                  <w:sz w:val="20"/>
                  <w:szCs w:val="20"/>
                </w:rPr>
                <w:t>ther</w:t>
              </w:r>
              <w:proofErr w:type="gramEnd"/>
              <w:r>
                <w:rPr>
                  <w:sz w:val="20"/>
                  <w:szCs w:val="20"/>
                </w:rPr>
                <w:t xml:space="preserve"> race</w:t>
              </w:r>
            </w:ins>
          </w:p>
        </w:tc>
        <w:tc>
          <w:tcPr>
            <w:tcW w:w="4701" w:type="dxa"/>
          </w:tcPr>
          <w:p w14:paraId="36D607B6" w14:textId="2DA36772" w:rsidR="00DE6322" w:rsidRPr="00BE49E1" w:rsidRDefault="00DE6322" w:rsidP="00E86163">
            <w:pPr>
              <w:pStyle w:val="Tabletext"/>
              <w:rPr>
                <w:ins w:id="213" w:author="Arfa Aijazi" w:date="2024-02-25T12:52:00Z"/>
                <w:sz w:val="20"/>
                <w:szCs w:val="20"/>
              </w:rPr>
            </w:pPr>
            <w:ins w:id="214" w:author="Arfa Aijazi" w:date="2024-02-25T12:53:00Z">
              <w:r>
                <w:rPr>
                  <w:sz w:val="20"/>
                  <w:szCs w:val="20"/>
                </w:rPr>
                <w:t xml:space="preserve">Householder (respondent race is </w:t>
              </w:r>
            </w:ins>
            <w:ins w:id="215" w:author="Arfa Aijazi" w:date="2024-02-25T12:54:00Z">
              <w:r>
                <w:rPr>
                  <w:sz w:val="20"/>
                  <w:szCs w:val="20"/>
                </w:rPr>
                <w:t>other</w:t>
              </w:r>
            </w:ins>
          </w:p>
        </w:tc>
        <w:tc>
          <w:tcPr>
            <w:tcW w:w="787" w:type="dxa"/>
          </w:tcPr>
          <w:p w14:paraId="4BF29560" w14:textId="55F0BF40" w:rsidR="00DE6322" w:rsidRPr="00BE49E1" w:rsidRDefault="00DE6322" w:rsidP="00E86163">
            <w:pPr>
              <w:pStyle w:val="Tabletext"/>
              <w:jc w:val="center"/>
              <w:rPr>
                <w:ins w:id="216" w:author="Arfa Aijazi" w:date="2024-02-25T12:52:00Z"/>
                <w:sz w:val="20"/>
                <w:szCs w:val="20"/>
              </w:rPr>
            </w:pPr>
            <w:ins w:id="217" w:author="Arfa Aijazi" w:date="2024-02-25T12:54:00Z">
              <w:r>
                <w:rPr>
                  <w:sz w:val="20"/>
                  <w:szCs w:val="20"/>
                </w:rPr>
                <w:t>B</w:t>
              </w:r>
            </w:ins>
          </w:p>
        </w:tc>
      </w:tr>
      <w:tr w:rsidR="000F6CCB" w:rsidRPr="00BE49E1" w14:paraId="40142DD8" w14:textId="77777777" w:rsidTr="000F6CCB">
        <w:trPr>
          <w:ins w:id="218" w:author="Arfa Aijazi" w:date="2024-03-01T19:41:00Z"/>
        </w:trPr>
        <w:tc>
          <w:tcPr>
            <w:tcW w:w="1946" w:type="dxa"/>
            <w:vMerge/>
          </w:tcPr>
          <w:p w14:paraId="494A2443" w14:textId="77777777" w:rsidR="000F6CCB" w:rsidRPr="00BE49E1" w:rsidRDefault="000F6CCB" w:rsidP="00E86163">
            <w:pPr>
              <w:pStyle w:val="Tabletext"/>
              <w:rPr>
                <w:ins w:id="219" w:author="Arfa Aijazi" w:date="2024-03-01T19:41:00Z"/>
                <w:sz w:val="20"/>
                <w:szCs w:val="20"/>
              </w:rPr>
            </w:pPr>
          </w:p>
        </w:tc>
        <w:tc>
          <w:tcPr>
            <w:tcW w:w="1926" w:type="dxa"/>
          </w:tcPr>
          <w:p w14:paraId="3C5E018C" w14:textId="2383A2EC" w:rsidR="000F6CCB" w:rsidRDefault="000F6CCB" w:rsidP="00E86163">
            <w:pPr>
              <w:pStyle w:val="Tabletext"/>
              <w:rPr>
                <w:ins w:id="220" w:author="Arfa Aijazi" w:date="2024-03-01T19:41:00Z"/>
                <w:sz w:val="20"/>
                <w:szCs w:val="20"/>
              </w:rPr>
            </w:pPr>
            <w:ins w:id="221" w:author="Arfa Aijazi" w:date="2024-03-01T19:41:00Z">
              <w:r>
                <w:rPr>
                  <w:sz w:val="20"/>
                  <w:szCs w:val="20"/>
                </w:rPr>
                <w:t>Hispanic ethnicity</w:t>
              </w:r>
            </w:ins>
          </w:p>
        </w:tc>
        <w:tc>
          <w:tcPr>
            <w:tcW w:w="4701" w:type="dxa"/>
          </w:tcPr>
          <w:p w14:paraId="7D6E1E37" w14:textId="000746FF" w:rsidR="000F6CCB" w:rsidRDefault="000F6CCB" w:rsidP="00E86163">
            <w:pPr>
              <w:pStyle w:val="Tabletext"/>
              <w:rPr>
                <w:ins w:id="222" w:author="Arfa Aijazi" w:date="2024-03-01T19:41:00Z"/>
                <w:sz w:val="20"/>
                <w:szCs w:val="20"/>
              </w:rPr>
            </w:pPr>
            <w:ins w:id="223" w:author="Arfa Aijazi" w:date="2024-03-01T19:41:00Z">
              <w:r>
                <w:rPr>
                  <w:sz w:val="20"/>
                  <w:szCs w:val="20"/>
                </w:rPr>
                <w:t xml:space="preserve">Householder (respondent) ethnicity is </w:t>
              </w:r>
            </w:ins>
            <w:ins w:id="224" w:author="Arfa Aijazi" w:date="2024-03-01T19:42:00Z">
              <w:r>
                <w:rPr>
                  <w:sz w:val="20"/>
                  <w:szCs w:val="20"/>
                </w:rPr>
                <w:t>Hispanic</w:t>
              </w:r>
            </w:ins>
          </w:p>
        </w:tc>
        <w:tc>
          <w:tcPr>
            <w:tcW w:w="787" w:type="dxa"/>
          </w:tcPr>
          <w:p w14:paraId="048A1354" w14:textId="3E6BBB6E" w:rsidR="000F6CCB" w:rsidRDefault="000F6CCB" w:rsidP="00E86163">
            <w:pPr>
              <w:pStyle w:val="Tabletext"/>
              <w:jc w:val="center"/>
              <w:rPr>
                <w:ins w:id="225" w:author="Arfa Aijazi" w:date="2024-03-01T19:41:00Z"/>
                <w:sz w:val="20"/>
                <w:szCs w:val="20"/>
              </w:rPr>
            </w:pPr>
            <w:ins w:id="226" w:author="Arfa Aijazi" w:date="2024-03-01T19:42:00Z">
              <w:r>
                <w:rPr>
                  <w:sz w:val="20"/>
                  <w:szCs w:val="20"/>
                </w:rPr>
                <w:t>B</w:t>
              </w:r>
            </w:ins>
          </w:p>
        </w:tc>
      </w:tr>
      <w:tr w:rsidR="002833A0" w:rsidRPr="00BE49E1" w14:paraId="4258FD1F" w14:textId="77777777" w:rsidTr="000F6CCB">
        <w:tc>
          <w:tcPr>
            <w:tcW w:w="1946" w:type="dxa"/>
            <w:vMerge/>
          </w:tcPr>
          <w:p w14:paraId="6A4EB871" w14:textId="77777777" w:rsidR="002833A0" w:rsidRPr="00BE49E1" w:rsidRDefault="002833A0" w:rsidP="00E86163">
            <w:pPr>
              <w:pStyle w:val="Tabletext"/>
              <w:rPr>
                <w:sz w:val="20"/>
                <w:szCs w:val="20"/>
              </w:rPr>
            </w:pPr>
          </w:p>
        </w:tc>
        <w:tc>
          <w:tcPr>
            <w:tcW w:w="1926"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701"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87"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0F6CCB">
        <w:tc>
          <w:tcPr>
            <w:tcW w:w="1946" w:type="dxa"/>
            <w:vMerge/>
          </w:tcPr>
          <w:p w14:paraId="6AF373DD" w14:textId="77777777" w:rsidR="002833A0" w:rsidRPr="00BE49E1" w:rsidRDefault="002833A0" w:rsidP="00E86163">
            <w:pPr>
              <w:pStyle w:val="Tabletext"/>
              <w:rPr>
                <w:sz w:val="20"/>
                <w:szCs w:val="20"/>
              </w:rPr>
            </w:pPr>
          </w:p>
        </w:tc>
        <w:tc>
          <w:tcPr>
            <w:tcW w:w="1926"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701"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87"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0F6CCB">
        <w:tc>
          <w:tcPr>
            <w:tcW w:w="1946" w:type="dxa"/>
            <w:vMerge/>
          </w:tcPr>
          <w:p w14:paraId="320A0268" w14:textId="77777777" w:rsidR="002833A0" w:rsidRPr="00BE49E1" w:rsidRDefault="002833A0" w:rsidP="00E86163">
            <w:pPr>
              <w:pStyle w:val="Tabletext"/>
              <w:rPr>
                <w:sz w:val="20"/>
                <w:szCs w:val="20"/>
              </w:rPr>
            </w:pPr>
          </w:p>
        </w:tc>
        <w:tc>
          <w:tcPr>
            <w:tcW w:w="1926" w:type="dxa"/>
          </w:tcPr>
          <w:p w14:paraId="450B0D5F" w14:textId="77777777" w:rsidR="002833A0" w:rsidRPr="00BE49E1" w:rsidRDefault="002833A0" w:rsidP="00E86163">
            <w:pPr>
              <w:pStyle w:val="Tabletext"/>
              <w:rPr>
                <w:sz w:val="20"/>
                <w:szCs w:val="20"/>
              </w:rPr>
            </w:pPr>
            <w:r w:rsidRPr="00BE49E1">
              <w:rPr>
                <w:sz w:val="20"/>
                <w:szCs w:val="20"/>
              </w:rPr>
              <w:t>Large household</w:t>
            </w:r>
            <w:del w:id="227" w:author="Arfa Aijazi" w:date="2024-03-01T17:45:00Z">
              <w:r w:rsidRPr="00BE49E1" w:rsidDel="000F6CCB">
                <w:rPr>
                  <w:sz w:val="20"/>
                  <w:szCs w:val="20"/>
                </w:rPr>
                <w:delText>s</w:delText>
              </w:r>
            </w:del>
            <w:r w:rsidRPr="00BE49E1">
              <w:rPr>
                <w:sz w:val="20"/>
                <w:szCs w:val="20"/>
              </w:rPr>
              <w:t xml:space="preserve"> (7+ members)</w:t>
            </w:r>
          </w:p>
        </w:tc>
        <w:tc>
          <w:tcPr>
            <w:tcW w:w="4701"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87"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0F6CCB">
        <w:tc>
          <w:tcPr>
            <w:tcW w:w="1946" w:type="dxa"/>
            <w:vMerge/>
          </w:tcPr>
          <w:p w14:paraId="05BBB97B" w14:textId="77777777" w:rsidR="002833A0" w:rsidRPr="00BE49E1" w:rsidRDefault="002833A0" w:rsidP="00E86163">
            <w:pPr>
              <w:pStyle w:val="Tabletext"/>
              <w:rPr>
                <w:sz w:val="20"/>
                <w:szCs w:val="20"/>
              </w:rPr>
            </w:pPr>
          </w:p>
        </w:tc>
        <w:tc>
          <w:tcPr>
            <w:tcW w:w="1926"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701" w:type="dxa"/>
          </w:tcPr>
          <w:p w14:paraId="321D0071" w14:textId="1D1B777A" w:rsidR="002833A0" w:rsidRPr="00BE49E1" w:rsidRDefault="002833A0" w:rsidP="00E86163">
            <w:pPr>
              <w:pStyle w:val="Tabletext"/>
              <w:rPr>
                <w:sz w:val="20"/>
                <w:szCs w:val="20"/>
              </w:rPr>
            </w:pPr>
            <w:commentRangeStart w:id="228"/>
            <w:commentRangeStart w:id="229"/>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228"/>
            <w:r w:rsidR="00471507" w:rsidRPr="00BE49E1">
              <w:rPr>
                <w:rStyle w:val="CommentReference"/>
              </w:rPr>
              <w:commentReference w:id="228"/>
            </w:r>
            <w:commentRangeEnd w:id="229"/>
            <w:r w:rsidR="004D6A37">
              <w:rPr>
                <w:rStyle w:val="CommentReference"/>
              </w:rPr>
              <w:commentReference w:id="229"/>
            </w:r>
          </w:p>
        </w:tc>
        <w:tc>
          <w:tcPr>
            <w:tcW w:w="787"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0F6CCB">
        <w:tc>
          <w:tcPr>
            <w:tcW w:w="1946" w:type="dxa"/>
            <w:vMerge/>
          </w:tcPr>
          <w:p w14:paraId="23D7B3B9" w14:textId="77777777" w:rsidR="002833A0" w:rsidRPr="00BE49E1" w:rsidRDefault="002833A0" w:rsidP="00E86163">
            <w:pPr>
              <w:pStyle w:val="Tabletext"/>
              <w:rPr>
                <w:sz w:val="20"/>
                <w:szCs w:val="20"/>
              </w:rPr>
            </w:pPr>
          </w:p>
        </w:tc>
        <w:tc>
          <w:tcPr>
            <w:tcW w:w="1926"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701"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87"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0F6CCB">
        <w:tc>
          <w:tcPr>
            <w:tcW w:w="1946" w:type="dxa"/>
            <w:vMerge/>
          </w:tcPr>
          <w:p w14:paraId="42F64C96" w14:textId="77777777" w:rsidR="002833A0" w:rsidRPr="00BE49E1" w:rsidRDefault="002833A0" w:rsidP="00E86163">
            <w:pPr>
              <w:pStyle w:val="Tabletext"/>
              <w:rPr>
                <w:sz w:val="20"/>
                <w:szCs w:val="20"/>
              </w:rPr>
            </w:pPr>
          </w:p>
        </w:tc>
        <w:tc>
          <w:tcPr>
            <w:tcW w:w="1926" w:type="dxa"/>
          </w:tcPr>
          <w:p w14:paraId="7DE501A3" w14:textId="67151153" w:rsidR="002833A0" w:rsidRPr="00BE49E1" w:rsidRDefault="000F6CCB" w:rsidP="00E86163">
            <w:pPr>
              <w:pStyle w:val="Tabletext"/>
              <w:rPr>
                <w:sz w:val="20"/>
                <w:szCs w:val="20"/>
              </w:rPr>
            </w:pPr>
            <w:ins w:id="230" w:author="Arfa Aijazi" w:date="2024-03-01T17:44:00Z">
              <w:r>
                <w:rPr>
                  <w:sz w:val="20"/>
                  <w:szCs w:val="20"/>
                </w:rPr>
                <w:t>Low education</w:t>
              </w:r>
            </w:ins>
            <w:del w:id="231" w:author="Arfa Aijazi" w:date="2024-03-01T17:42:00Z">
              <w:r w:rsidR="002833A0" w:rsidRPr="00BE49E1" w:rsidDel="000F6CCB">
                <w:rPr>
                  <w:sz w:val="20"/>
                  <w:szCs w:val="20"/>
                </w:rPr>
                <w:delText>Education</w:delText>
              </w:r>
              <w:r w:rsidR="005B308F" w:rsidRPr="00BE49E1" w:rsidDel="000F6CCB">
                <w:rPr>
                  <w:sz w:val="20"/>
                  <w:szCs w:val="20"/>
                </w:rPr>
                <w:delText xml:space="preserve"> level</w:delText>
              </w:r>
            </w:del>
          </w:p>
        </w:tc>
        <w:tc>
          <w:tcPr>
            <w:tcW w:w="4701" w:type="dxa"/>
          </w:tcPr>
          <w:p w14:paraId="557CC0AD" w14:textId="5EF1C066" w:rsidR="002833A0" w:rsidRPr="00BE49E1" w:rsidRDefault="000F6CCB" w:rsidP="00E86163">
            <w:pPr>
              <w:pStyle w:val="Tabletext"/>
              <w:rPr>
                <w:sz w:val="20"/>
                <w:szCs w:val="20"/>
              </w:rPr>
            </w:pPr>
            <w:ins w:id="232" w:author="Arfa Aijazi" w:date="2024-03-01T17:32:00Z">
              <w:r>
                <w:rPr>
                  <w:sz w:val="20"/>
                  <w:szCs w:val="20"/>
                </w:rPr>
                <w:t>Respondent h</w:t>
              </w:r>
            </w:ins>
            <w:del w:id="233" w:author="Arfa Aijazi" w:date="2024-03-01T17:32:00Z">
              <w:r w:rsidR="002833A0" w:rsidRPr="00BE49E1" w:rsidDel="000F6CCB">
                <w:rPr>
                  <w:sz w:val="20"/>
                  <w:szCs w:val="20"/>
                </w:rPr>
                <w:delText>H</w:delText>
              </w:r>
            </w:del>
            <w:r w:rsidR="002833A0" w:rsidRPr="00BE49E1">
              <w:rPr>
                <w:sz w:val="20"/>
                <w:szCs w:val="20"/>
              </w:rPr>
              <w:t>ighest education attained is high school or equivalent</w:t>
            </w:r>
          </w:p>
        </w:tc>
        <w:tc>
          <w:tcPr>
            <w:tcW w:w="787"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0F6CCB">
        <w:tc>
          <w:tcPr>
            <w:tcW w:w="1946" w:type="dxa"/>
            <w:vMerge/>
          </w:tcPr>
          <w:p w14:paraId="51258F49" w14:textId="77777777" w:rsidR="002833A0" w:rsidRPr="00BE49E1" w:rsidRDefault="002833A0" w:rsidP="00E86163">
            <w:pPr>
              <w:pStyle w:val="Tabletext"/>
              <w:rPr>
                <w:sz w:val="20"/>
                <w:szCs w:val="20"/>
              </w:rPr>
            </w:pPr>
          </w:p>
        </w:tc>
        <w:tc>
          <w:tcPr>
            <w:tcW w:w="1926"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701"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87"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0F6CCB">
        <w:tc>
          <w:tcPr>
            <w:tcW w:w="1946" w:type="dxa"/>
            <w:vMerge/>
          </w:tcPr>
          <w:p w14:paraId="49467B66" w14:textId="77777777" w:rsidR="002833A0" w:rsidRPr="00BE49E1" w:rsidRDefault="002833A0" w:rsidP="00E86163">
            <w:pPr>
              <w:pStyle w:val="Tabletext"/>
              <w:rPr>
                <w:sz w:val="20"/>
                <w:szCs w:val="20"/>
              </w:rPr>
            </w:pPr>
          </w:p>
        </w:tc>
        <w:tc>
          <w:tcPr>
            <w:tcW w:w="1926" w:type="dxa"/>
          </w:tcPr>
          <w:p w14:paraId="2FF8E394" w14:textId="42FDBEEC" w:rsidR="002833A0" w:rsidRPr="00BE49E1" w:rsidRDefault="002833A0" w:rsidP="00E86163">
            <w:pPr>
              <w:pStyle w:val="Tabletext"/>
              <w:rPr>
                <w:sz w:val="20"/>
                <w:szCs w:val="20"/>
              </w:rPr>
            </w:pPr>
            <w:r w:rsidRPr="00BE49E1">
              <w:rPr>
                <w:sz w:val="20"/>
                <w:szCs w:val="20"/>
              </w:rPr>
              <w:t xml:space="preserve">Pays </w:t>
            </w:r>
            <w:del w:id="234" w:author="Arfa Aijazi" w:date="2024-03-01T19:42:00Z">
              <w:r w:rsidRPr="00BE49E1" w:rsidDel="000F6CCB">
                <w:rPr>
                  <w:sz w:val="20"/>
                  <w:szCs w:val="20"/>
                </w:rPr>
                <w:delText>utility or for other fuel</w:delText>
              </w:r>
            </w:del>
            <w:ins w:id="235" w:author="Arfa Aijazi" w:date="2024-03-01T19:42:00Z">
              <w:r w:rsidR="000F6CCB">
                <w:rPr>
                  <w:sz w:val="20"/>
                  <w:szCs w:val="20"/>
                </w:rPr>
                <w:t>for electricity</w:t>
              </w:r>
            </w:ins>
          </w:p>
        </w:tc>
        <w:tc>
          <w:tcPr>
            <w:tcW w:w="4701" w:type="dxa"/>
          </w:tcPr>
          <w:p w14:paraId="7A3F7157" w14:textId="11128954" w:rsidR="002833A0" w:rsidRPr="00BE49E1" w:rsidRDefault="002833A0" w:rsidP="00E86163">
            <w:pPr>
              <w:pStyle w:val="Tabletext"/>
              <w:rPr>
                <w:sz w:val="20"/>
                <w:szCs w:val="20"/>
              </w:rPr>
            </w:pPr>
            <w:r w:rsidRPr="00BE49E1">
              <w:rPr>
                <w:sz w:val="20"/>
                <w:szCs w:val="20"/>
              </w:rPr>
              <w:t>Household pays for electricity</w:t>
            </w:r>
            <w:del w:id="236" w:author="Arfa Aijazi" w:date="2024-03-01T19:42:00Z">
              <w:r w:rsidRPr="00BE49E1" w:rsidDel="000F6CCB">
                <w:rPr>
                  <w:sz w:val="20"/>
                  <w:szCs w:val="20"/>
                </w:rPr>
                <w:delText>, natural gas, propane, and/or fuel oil</w:delText>
              </w:r>
            </w:del>
          </w:p>
        </w:tc>
        <w:tc>
          <w:tcPr>
            <w:tcW w:w="787"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0F6CCB" w:rsidRPr="00BE49E1" w14:paraId="3B5D4F73" w14:textId="77777777" w:rsidTr="000F6CCB">
        <w:trPr>
          <w:ins w:id="237" w:author="Arfa Aijazi" w:date="2024-03-01T19:42:00Z"/>
        </w:trPr>
        <w:tc>
          <w:tcPr>
            <w:tcW w:w="1946" w:type="dxa"/>
          </w:tcPr>
          <w:p w14:paraId="2C117788" w14:textId="77777777" w:rsidR="000F6CCB" w:rsidRPr="00BE49E1" w:rsidRDefault="000F6CCB" w:rsidP="00E86163">
            <w:pPr>
              <w:pStyle w:val="Tabletext"/>
              <w:rPr>
                <w:ins w:id="238" w:author="Arfa Aijazi" w:date="2024-03-01T19:42:00Z"/>
                <w:sz w:val="20"/>
                <w:szCs w:val="20"/>
              </w:rPr>
            </w:pPr>
          </w:p>
        </w:tc>
        <w:tc>
          <w:tcPr>
            <w:tcW w:w="1926" w:type="dxa"/>
          </w:tcPr>
          <w:p w14:paraId="35237067" w14:textId="3DE36BF5" w:rsidR="000F6CCB" w:rsidRPr="00BE49E1" w:rsidRDefault="000F6CCB" w:rsidP="00E86163">
            <w:pPr>
              <w:pStyle w:val="Tabletext"/>
              <w:rPr>
                <w:ins w:id="239" w:author="Arfa Aijazi" w:date="2024-03-01T19:42:00Z"/>
                <w:sz w:val="20"/>
                <w:szCs w:val="20"/>
              </w:rPr>
            </w:pPr>
            <w:ins w:id="240" w:author="Arfa Aijazi" w:date="2024-03-01T19:42:00Z">
              <w:r>
                <w:rPr>
                  <w:sz w:val="20"/>
                  <w:szCs w:val="20"/>
                </w:rPr>
                <w:t>Pays for natural gas</w:t>
              </w:r>
            </w:ins>
          </w:p>
        </w:tc>
        <w:tc>
          <w:tcPr>
            <w:tcW w:w="4701" w:type="dxa"/>
          </w:tcPr>
          <w:p w14:paraId="2B9C01A7" w14:textId="164CED72" w:rsidR="000F6CCB" w:rsidRPr="00BE49E1" w:rsidRDefault="000F6CCB" w:rsidP="00E86163">
            <w:pPr>
              <w:pStyle w:val="Tabletext"/>
              <w:rPr>
                <w:ins w:id="241" w:author="Arfa Aijazi" w:date="2024-03-01T19:42:00Z"/>
                <w:sz w:val="20"/>
                <w:szCs w:val="20"/>
              </w:rPr>
            </w:pPr>
            <w:ins w:id="242" w:author="Arfa Aijazi" w:date="2024-03-01T19:42:00Z">
              <w:r>
                <w:rPr>
                  <w:sz w:val="20"/>
                  <w:szCs w:val="20"/>
                </w:rPr>
                <w:t>Household pays for natural gas</w:t>
              </w:r>
            </w:ins>
          </w:p>
        </w:tc>
        <w:tc>
          <w:tcPr>
            <w:tcW w:w="787" w:type="dxa"/>
          </w:tcPr>
          <w:p w14:paraId="1AF81C2B" w14:textId="0ADB7289" w:rsidR="000F6CCB" w:rsidRPr="00BE49E1" w:rsidRDefault="000F6CCB" w:rsidP="00E86163">
            <w:pPr>
              <w:pStyle w:val="Tabletext"/>
              <w:jc w:val="center"/>
              <w:rPr>
                <w:ins w:id="243" w:author="Arfa Aijazi" w:date="2024-03-01T19:42:00Z"/>
                <w:sz w:val="20"/>
                <w:szCs w:val="20"/>
              </w:rPr>
            </w:pPr>
            <w:ins w:id="244" w:author="Arfa Aijazi" w:date="2024-03-01T19:42:00Z">
              <w:r>
                <w:rPr>
                  <w:sz w:val="20"/>
                  <w:szCs w:val="20"/>
                </w:rPr>
                <w:t>B</w:t>
              </w:r>
            </w:ins>
          </w:p>
        </w:tc>
      </w:tr>
      <w:tr w:rsidR="000F6CCB" w:rsidRPr="00BE49E1" w14:paraId="7909A843" w14:textId="77777777" w:rsidTr="000F6CCB">
        <w:trPr>
          <w:ins w:id="245" w:author="Arfa Aijazi" w:date="2024-03-01T19:42:00Z"/>
        </w:trPr>
        <w:tc>
          <w:tcPr>
            <w:tcW w:w="1946" w:type="dxa"/>
          </w:tcPr>
          <w:p w14:paraId="77382790" w14:textId="77777777" w:rsidR="000F6CCB" w:rsidRPr="00BE49E1" w:rsidRDefault="000F6CCB" w:rsidP="00E86163">
            <w:pPr>
              <w:pStyle w:val="Tabletext"/>
              <w:rPr>
                <w:ins w:id="246" w:author="Arfa Aijazi" w:date="2024-03-01T19:42:00Z"/>
                <w:sz w:val="20"/>
                <w:szCs w:val="20"/>
              </w:rPr>
            </w:pPr>
          </w:p>
        </w:tc>
        <w:tc>
          <w:tcPr>
            <w:tcW w:w="1926" w:type="dxa"/>
          </w:tcPr>
          <w:p w14:paraId="4052A9C9" w14:textId="7238B5E3" w:rsidR="000F6CCB" w:rsidRDefault="000F6CCB" w:rsidP="00E86163">
            <w:pPr>
              <w:pStyle w:val="Tabletext"/>
              <w:rPr>
                <w:ins w:id="247" w:author="Arfa Aijazi" w:date="2024-03-01T19:42:00Z"/>
                <w:sz w:val="20"/>
                <w:szCs w:val="20"/>
              </w:rPr>
            </w:pPr>
            <w:ins w:id="248" w:author="Arfa Aijazi" w:date="2024-03-01T19:42:00Z">
              <w:r>
                <w:rPr>
                  <w:sz w:val="20"/>
                  <w:szCs w:val="20"/>
                </w:rPr>
                <w:t>Pa</w:t>
              </w:r>
            </w:ins>
            <w:ins w:id="249" w:author="Arfa Aijazi" w:date="2024-03-01T19:43:00Z">
              <w:r>
                <w:rPr>
                  <w:sz w:val="20"/>
                  <w:szCs w:val="20"/>
                </w:rPr>
                <w:t>ys for propane</w:t>
              </w:r>
            </w:ins>
          </w:p>
        </w:tc>
        <w:tc>
          <w:tcPr>
            <w:tcW w:w="4701" w:type="dxa"/>
          </w:tcPr>
          <w:p w14:paraId="3E486234" w14:textId="1A1049EF" w:rsidR="000F6CCB" w:rsidRDefault="000F6CCB" w:rsidP="00E86163">
            <w:pPr>
              <w:pStyle w:val="Tabletext"/>
              <w:rPr>
                <w:ins w:id="250" w:author="Arfa Aijazi" w:date="2024-03-01T19:42:00Z"/>
                <w:sz w:val="20"/>
                <w:szCs w:val="20"/>
              </w:rPr>
            </w:pPr>
            <w:ins w:id="251" w:author="Arfa Aijazi" w:date="2024-03-01T19:43:00Z">
              <w:r>
                <w:rPr>
                  <w:sz w:val="20"/>
                  <w:szCs w:val="20"/>
                </w:rPr>
                <w:t>Household pays for propane</w:t>
              </w:r>
            </w:ins>
          </w:p>
        </w:tc>
        <w:tc>
          <w:tcPr>
            <w:tcW w:w="787" w:type="dxa"/>
          </w:tcPr>
          <w:p w14:paraId="79EC4B17" w14:textId="239B0804" w:rsidR="000F6CCB" w:rsidRDefault="000F6CCB" w:rsidP="00E86163">
            <w:pPr>
              <w:pStyle w:val="Tabletext"/>
              <w:jc w:val="center"/>
              <w:rPr>
                <w:ins w:id="252" w:author="Arfa Aijazi" w:date="2024-03-01T19:42:00Z"/>
                <w:sz w:val="20"/>
                <w:szCs w:val="20"/>
              </w:rPr>
            </w:pPr>
            <w:ins w:id="253" w:author="Arfa Aijazi" w:date="2024-03-01T19:43:00Z">
              <w:r>
                <w:rPr>
                  <w:sz w:val="20"/>
                  <w:szCs w:val="20"/>
                </w:rPr>
                <w:t>B</w:t>
              </w:r>
            </w:ins>
          </w:p>
        </w:tc>
      </w:tr>
      <w:tr w:rsidR="000F6CCB" w:rsidRPr="00BE49E1" w14:paraId="28C4D403" w14:textId="77777777" w:rsidTr="000F6CCB">
        <w:trPr>
          <w:ins w:id="254" w:author="Arfa Aijazi" w:date="2024-03-01T19:43:00Z"/>
        </w:trPr>
        <w:tc>
          <w:tcPr>
            <w:tcW w:w="1946" w:type="dxa"/>
          </w:tcPr>
          <w:p w14:paraId="73FC3AC8" w14:textId="77777777" w:rsidR="000F6CCB" w:rsidRPr="00BE49E1" w:rsidRDefault="000F6CCB" w:rsidP="00E86163">
            <w:pPr>
              <w:pStyle w:val="Tabletext"/>
              <w:rPr>
                <w:ins w:id="255" w:author="Arfa Aijazi" w:date="2024-03-01T19:43:00Z"/>
                <w:sz w:val="20"/>
                <w:szCs w:val="20"/>
              </w:rPr>
            </w:pPr>
          </w:p>
        </w:tc>
        <w:tc>
          <w:tcPr>
            <w:tcW w:w="1926" w:type="dxa"/>
          </w:tcPr>
          <w:p w14:paraId="2E67F056" w14:textId="63A70386" w:rsidR="000F6CCB" w:rsidRDefault="000F6CCB" w:rsidP="00E86163">
            <w:pPr>
              <w:pStyle w:val="Tabletext"/>
              <w:rPr>
                <w:ins w:id="256" w:author="Arfa Aijazi" w:date="2024-03-01T19:43:00Z"/>
                <w:sz w:val="20"/>
                <w:szCs w:val="20"/>
              </w:rPr>
            </w:pPr>
            <w:ins w:id="257" w:author="Arfa Aijazi" w:date="2024-03-01T19:43:00Z">
              <w:r>
                <w:rPr>
                  <w:sz w:val="20"/>
                  <w:szCs w:val="20"/>
                </w:rPr>
                <w:t>Pays for fuel oil</w:t>
              </w:r>
            </w:ins>
          </w:p>
        </w:tc>
        <w:tc>
          <w:tcPr>
            <w:tcW w:w="4701" w:type="dxa"/>
          </w:tcPr>
          <w:p w14:paraId="647BD973" w14:textId="038FF399" w:rsidR="000F6CCB" w:rsidRDefault="000F6CCB" w:rsidP="00E86163">
            <w:pPr>
              <w:pStyle w:val="Tabletext"/>
              <w:rPr>
                <w:ins w:id="258" w:author="Arfa Aijazi" w:date="2024-03-01T19:43:00Z"/>
                <w:sz w:val="20"/>
                <w:szCs w:val="20"/>
              </w:rPr>
            </w:pPr>
            <w:ins w:id="259" w:author="Arfa Aijazi" w:date="2024-03-01T19:43:00Z">
              <w:r>
                <w:rPr>
                  <w:sz w:val="20"/>
                  <w:szCs w:val="20"/>
                </w:rPr>
                <w:t>Household pays for fuel oil</w:t>
              </w:r>
            </w:ins>
          </w:p>
        </w:tc>
        <w:tc>
          <w:tcPr>
            <w:tcW w:w="787" w:type="dxa"/>
          </w:tcPr>
          <w:p w14:paraId="7E51F22E" w14:textId="49FC4302" w:rsidR="000F6CCB" w:rsidRDefault="000F6CCB" w:rsidP="00E86163">
            <w:pPr>
              <w:pStyle w:val="Tabletext"/>
              <w:jc w:val="center"/>
              <w:rPr>
                <w:ins w:id="260" w:author="Arfa Aijazi" w:date="2024-03-01T19:43:00Z"/>
                <w:sz w:val="20"/>
                <w:szCs w:val="20"/>
              </w:rPr>
            </w:pPr>
            <w:ins w:id="261" w:author="Arfa Aijazi" w:date="2024-03-01T19:43:00Z">
              <w:r>
                <w:rPr>
                  <w:sz w:val="20"/>
                  <w:szCs w:val="20"/>
                </w:rPr>
                <w:t>B</w:t>
              </w:r>
            </w:ins>
          </w:p>
        </w:tc>
      </w:tr>
      <w:tr w:rsidR="002833A0" w:rsidRPr="00BE49E1" w14:paraId="2C0CE817" w14:textId="77777777" w:rsidTr="000F6CCB">
        <w:tc>
          <w:tcPr>
            <w:tcW w:w="1946" w:type="dxa"/>
            <w:vMerge w:val="restart"/>
          </w:tcPr>
          <w:p w14:paraId="7C0F69C3" w14:textId="76C48EC9" w:rsidR="002833A0" w:rsidRPr="00BE49E1" w:rsidRDefault="002833A0" w:rsidP="00E86163">
            <w:pPr>
              <w:pStyle w:val="Tabletext"/>
              <w:rPr>
                <w:sz w:val="20"/>
                <w:szCs w:val="20"/>
              </w:rPr>
            </w:pPr>
            <w:r w:rsidRPr="00BE49E1">
              <w:rPr>
                <w:sz w:val="20"/>
                <w:szCs w:val="20"/>
              </w:rPr>
              <w:t>Buildings: construction</w:t>
            </w:r>
          </w:p>
        </w:tc>
        <w:tc>
          <w:tcPr>
            <w:tcW w:w="1926"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701" w:type="dxa"/>
          </w:tcPr>
          <w:p w14:paraId="5C460B81" w14:textId="2E8B550E" w:rsidR="002833A0" w:rsidRPr="00BE49E1" w:rsidRDefault="002833A0" w:rsidP="00E86163">
            <w:pPr>
              <w:pStyle w:val="Tabletext"/>
              <w:rPr>
                <w:sz w:val="20"/>
                <w:szCs w:val="20"/>
              </w:rPr>
            </w:pPr>
            <w:r w:rsidRPr="00BE49E1">
              <w:rPr>
                <w:sz w:val="20"/>
                <w:szCs w:val="20"/>
              </w:rPr>
              <w:t xml:space="preserve">Estimated year when housing unit was built </w:t>
            </w:r>
            <w:del w:id="262" w:author="Arfa Aijazi" w:date="2024-03-01T19:44:00Z">
              <w:r w:rsidRPr="00BE49E1" w:rsidDel="000F6CCB">
                <w:rPr>
                  <w:sz w:val="20"/>
                  <w:szCs w:val="20"/>
                </w:rPr>
                <w:delText>(taken as the maximum of the range in RECS response coding)</w:delText>
              </w:r>
            </w:del>
          </w:p>
        </w:tc>
        <w:tc>
          <w:tcPr>
            <w:tcW w:w="787"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0F6CCB">
        <w:tc>
          <w:tcPr>
            <w:tcW w:w="1946" w:type="dxa"/>
            <w:vMerge/>
          </w:tcPr>
          <w:p w14:paraId="06307268" w14:textId="77777777" w:rsidR="002833A0" w:rsidRPr="00BE49E1" w:rsidRDefault="002833A0" w:rsidP="00E86163">
            <w:pPr>
              <w:pStyle w:val="Tabletext"/>
              <w:rPr>
                <w:sz w:val="20"/>
                <w:szCs w:val="20"/>
              </w:rPr>
            </w:pPr>
          </w:p>
        </w:tc>
        <w:tc>
          <w:tcPr>
            <w:tcW w:w="1926"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701"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87"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0F6CCB">
        <w:tc>
          <w:tcPr>
            <w:tcW w:w="1946" w:type="dxa"/>
          </w:tcPr>
          <w:p w14:paraId="3F659B78" w14:textId="77777777" w:rsidR="002833A0" w:rsidRPr="00BE49E1" w:rsidRDefault="002833A0" w:rsidP="00E86163">
            <w:pPr>
              <w:pStyle w:val="Tabletext"/>
              <w:rPr>
                <w:sz w:val="20"/>
                <w:szCs w:val="20"/>
              </w:rPr>
            </w:pPr>
          </w:p>
        </w:tc>
        <w:tc>
          <w:tcPr>
            <w:tcW w:w="1926" w:type="dxa"/>
          </w:tcPr>
          <w:p w14:paraId="380A1F30" w14:textId="62FC9891" w:rsidR="002833A0" w:rsidRPr="00BE49E1" w:rsidRDefault="002833A0" w:rsidP="00E86163">
            <w:pPr>
              <w:pStyle w:val="Tabletext"/>
              <w:rPr>
                <w:sz w:val="20"/>
                <w:szCs w:val="20"/>
              </w:rPr>
            </w:pPr>
            <w:r w:rsidRPr="00BE49E1">
              <w:rPr>
                <w:sz w:val="20"/>
                <w:szCs w:val="20"/>
              </w:rPr>
              <w:t>Mobile</w:t>
            </w:r>
            <w:ins w:id="263" w:author="Arfa Aijazi" w:date="2024-03-01T17:48:00Z">
              <w:r w:rsidR="000F6CCB">
                <w:rPr>
                  <w:sz w:val="20"/>
                  <w:szCs w:val="20"/>
                </w:rPr>
                <w:t xml:space="preserve"> home</w:t>
              </w:r>
            </w:ins>
          </w:p>
        </w:tc>
        <w:tc>
          <w:tcPr>
            <w:tcW w:w="4701" w:type="dxa"/>
          </w:tcPr>
          <w:p w14:paraId="775B510C" w14:textId="3E8911F9" w:rsidR="002833A0" w:rsidRPr="00BE49E1" w:rsidRDefault="002833A0" w:rsidP="00E86163">
            <w:pPr>
              <w:pStyle w:val="Tabletext"/>
              <w:rPr>
                <w:sz w:val="20"/>
                <w:szCs w:val="20"/>
              </w:rPr>
            </w:pPr>
            <w:r w:rsidRPr="00BE49E1">
              <w:rPr>
                <w:sz w:val="20"/>
                <w:szCs w:val="20"/>
              </w:rPr>
              <w:t xml:space="preserve">Type of housing unit is </w:t>
            </w:r>
            <w:ins w:id="264" w:author="Arfa Aijazi" w:date="2024-03-01T17:48:00Z">
              <w:r w:rsidR="000F6CCB">
                <w:rPr>
                  <w:sz w:val="20"/>
                  <w:szCs w:val="20"/>
                </w:rPr>
                <w:t xml:space="preserve">a </w:t>
              </w:r>
            </w:ins>
            <w:r w:rsidRPr="00BE49E1">
              <w:rPr>
                <w:sz w:val="20"/>
                <w:szCs w:val="20"/>
              </w:rPr>
              <w:t>mobile home</w:t>
            </w:r>
          </w:p>
        </w:tc>
        <w:tc>
          <w:tcPr>
            <w:tcW w:w="787"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0F6CCB">
        <w:tc>
          <w:tcPr>
            <w:tcW w:w="1946" w:type="dxa"/>
            <w:vMerge w:val="restart"/>
          </w:tcPr>
          <w:p w14:paraId="46435235" w14:textId="2FC25A9C" w:rsidR="002833A0" w:rsidRPr="00BE49E1" w:rsidRDefault="002833A0" w:rsidP="00E86163">
            <w:pPr>
              <w:pStyle w:val="Tabletext"/>
              <w:rPr>
                <w:sz w:val="20"/>
                <w:szCs w:val="20"/>
              </w:rPr>
            </w:pPr>
            <w:r w:rsidRPr="00BE49E1">
              <w:rPr>
                <w:sz w:val="20"/>
                <w:szCs w:val="20"/>
              </w:rPr>
              <w:t>Buildings: envelope</w:t>
            </w:r>
          </w:p>
        </w:tc>
        <w:tc>
          <w:tcPr>
            <w:tcW w:w="1926" w:type="dxa"/>
          </w:tcPr>
          <w:p w14:paraId="1FB58C7A" w14:textId="32CC0D3E" w:rsidR="002833A0" w:rsidRPr="00BE49E1" w:rsidRDefault="002833A0" w:rsidP="00E86163">
            <w:pPr>
              <w:pStyle w:val="Tabletext"/>
              <w:rPr>
                <w:sz w:val="20"/>
                <w:szCs w:val="20"/>
              </w:rPr>
            </w:pPr>
            <w:del w:id="265" w:author="Arfa Aijazi" w:date="2024-03-01T19:44:00Z">
              <w:r w:rsidRPr="00BE49E1" w:rsidDel="000F6CCB">
                <w:rPr>
                  <w:sz w:val="20"/>
                  <w:szCs w:val="20"/>
                </w:rPr>
                <w:delText>Thermal</w:delText>
              </w:r>
              <w:r w:rsidR="005B308F" w:rsidRPr="00BE49E1" w:rsidDel="000F6CCB">
                <w:rPr>
                  <w:sz w:val="20"/>
                  <w:szCs w:val="20"/>
                </w:rPr>
                <w:delText>ly massive wall</w:delText>
              </w:r>
            </w:del>
            <w:ins w:id="266" w:author="Arfa Aijazi" w:date="2024-03-01T19:44:00Z">
              <w:r w:rsidR="000F6CCB">
                <w:rPr>
                  <w:sz w:val="20"/>
                  <w:szCs w:val="20"/>
                </w:rPr>
                <w:t>Exterior wall thermal mass</w:t>
              </w:r>
            </w:ins>
          </w:p>
        </w:tc>
        <w:tc>
          <w:tcPr>
            <w:tcW w:w="4701"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87"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0F6CCB">
        <w:tc>
          <w:tcPr>
            <w:tcW w:w="1946" w:type="dxa"/>
            <w:vMerge/>
          </w:tcPr>
          <w:p w14:paraId="5E019853" w14:textId="77777777" w:rsidR="005B308F" w:rsidRPr="00BE49E1" w:rsidRDefault="005B308F" w:rsidP="00E86163">
            <w:pPr>
              <w:pStyle w:val="Tabletext"/>
              <w:rPr>
                <w:sz w:val="20"/>
                <w:szCs w:val="20"/>
              </w:rPr>
            </w:pPr>
          </w:p>
        </w:tc>
        <w:tc>
          <w:tcPr>
            <w:tcW w:w="1926" w:type="dxa"/>
          </w:tcPr>
          <w:p w14:paraId="7E3D82BD" w14:textId="7C7E44F6" w:rsidR="005B308F" w:rsidRPr="00BE49E1" w:rsidRDefault="005B308F" w:rsidP="00E86163">
            <w:pPr>
              <w:pStyle w:val="Tabletext"/>
              <w:rPr>
                <w:sz w:val="20"/>
                <w:szCs w:val="20"/>
              </w:rPr>
            </w:pPr>
            <w:del w:id="267" w:author="Arfa Aijazi" w:date="2024-03-01T19:44:00Z">
              <w:r w:rsidRPr="00BE49E1" w:rsidDel="000F6CCB">
                <w:rPr>
                  <w:sz w:val="20"/>
                  <w:szCs w:val="20"/>
                </w:rPr>
                <w:delText>Thermally massive roof</w:delText>
              </w:r>
            </w:del>
            <w:ins w:id="268" w:author="Arfa Aijazi" w:date="2024-03-01T19:44:00Z">
              <w:r w:rsidR="000F6CCB">
                <w:rPr>
                  <w:sz w:val="20"/>
                  <w:szCs w:val="20"/>
                </w:rPr>
                <w:t>Roof thermal mass</w:t>
              </w:r>
            </w:ins>
          </w:p>
        </w:tc>
        <w:tc>
          <w:tcPr>
            <w:tcW w:w="4701"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87"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0F6CCB">
        <w:tc>
          <w:tcPr>
            <w:tcW w:w="1946" w:type="dxa"/>
            <w:vMerge/>
          </w:tcPr>
          <w:p w14:paraId="7A576DDA" w14:textId="77777777" w:rsidR="002833A0" w:rsidRPr="00BE49E1" w:rsidRDefault="002833A0" w:rsidP="00E86163">
            <w:pPr>
              <w:pStyle w:val="Tabletext"/>
              <w:rPr>
                <w:sz w:val="20"/>
                <w:szCs w:val="20"/>
              </w:rPr>
            </w:pPr>
          </w:p>
        </w:tc>
        <w:tc>
          <w:tcPr>
            <w:tcW w:w="1926"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701"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87"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0F6CCB">
        <w:tc>
          <w:tcPr>
            <w:tcW w:w="1946" w:type="dxa"/>
            <w:vMerge/>
          </w:tcPr>
          <w:p w14:paraId="0A50E4A1" w14:textId="77777777" w:rsidR="002833A0" w:rsidRPr="00BE49E1" w:rsidRDefault="002833A0" w:rsidP="00E86163">
            <w:pPr>
              <w:pStyle w:val="Tabletext"/>
              <w:rPr>
                <w:sz w:val="20"/>
                <w:szCs w:val="20"/>
              </w:rPr>
            </w:pPr>
          </w:p>
        </w:tc>
        <w:tc>
          <w:tcPr>
            <w:tcW w:w="1926"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701"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87"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0F6CCB">
        <w:tc>
          <w:tcPr>
            <w:tcW w:w="1946" w:type="dxa"/>
            <w:vMerge/>
          </w:tcPr>
          <w:p w14:paraId="1CE6958A" w14:textId="77777777" w:rsidR="002833A0" w:rsidRPr="00BE49E1" w:rsidRDefault="002833A0" w:rsidP="00E86163">
            <w:pPr>
              <w:pStyle w:val="Tabletext"/>
              <w:rPr>
                <w:sz w:val="20"/>
                <w:szCs w:val="20"/>
              </w:rPr>
            </w:pPr>
          </w:p>
        </w:tc>
        <w:tc>
          <w:tcPr>
            <w:tcW w:w="1926" w:type="dxa"/>
          </w:tcPr>
          <w:p w14:paraId="550383CE" w14:textId="216E7684" w:rsidR="002833A0" w:rsidRPr="00BE49E1" w:rsidRDefault="002833A0" w:rsidP="00E86163">
            <w:pPr>
              <w:pStyle w:val="Tabletext"/>
              <w:rPr>
                <w:sz w:val="20"/>
                <w:szCs w:val="20"/>
              </w:rPr>
            </w:pPr>
            <w:r w:rsidRPr="00BE49E1">
              <w:rPr>
                <w:sz w:val="20"/>
                <w:szCs w:val="20"/>
              </w:rPr>
              <w:t>Window</w:t>
            </w:r>
            <w:ins w:id="269" w:author="Arfa Aijazi" w:date="2024-03-01T19:44:00Z">
              <w:r w:rsidR="000F6CCB">
                <w:rPr>
                  <w:sz w:val="20"/>
                  <w:szCs w:val="20"/>
                </w:rPr>
                <w:t>s</w:t>
              </w:r>
            </w:ins>
            <w:r w:rsidRPr="00BE49E1">
              <w:rPr>
                <w:sz w:val="20"/>
                <w:szCs w:val="20"/>
              </w:rPr>
              <w:t xml:space="preserve"> per room</w:t>
            </w:r>
          </w:p>
        </w:tc>
        <w:tc>
          <w:tcPr>
            <w:tcW w:w="4701"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87"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0F6CCB">
        <w:tc>
          <w:tcPr>
            <w:tcW w:w="1946" w:type="dxa"/>
            <w:vMerge/>
          </w:tcPr>
          <w:p w14:paraId="1165163B" w14:textId="77777777" w:rsidR="002833A0" w:rsidRPr="00BE49E1" w:rsidRDefault="002833A0" w:rsidP="00E86163">
            <w:pPr>
              <w:pStyle w:val="Tabletext"/>
              <w:rPr>
                <w:sz w:val="20"/>
                <w:szCs w:val="20"/>
              </w:rPr>
            </w:pPr>
          </w:p>
        </w:tc>
        <w:tc>
          <w:tcPr>
            <w:tcW w:w="1926"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701"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87"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0F6CCB">
        <w:tc>
          <w:tcPr>
            <w:tcW w:w="1946"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926"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701" w:type="dxa"/>
          </w:tcPr>
          <w:p w14:paraId="1A2DD7F7" w14:textId="1D0FB549" w:rsidR="002833A0" w:rsidRPr="00BE49E1" w:rsidRDefault="002833A0" w:rsidP="00E86163">
            <w:pPr>
              <w:pStyle w:val="Tabletext"/>
              <w:rPr>
                <w:sz w:val="20"/>
                <w:szCs w:val="20"/>
              </w:rPr>
            </w:pPr>
            <w:r w:rsidRPr="00BE49E1">
              <w:rPr>
                <w:sz w:val="20"/>
                <w:szCs w:val="20"/>
              </w:rPr>
              <w:t>Air conditioning equipment used</w:t>
            </w:r>
          </w:p>
        </w:tc>
        <w:tc>
          <w:tcPr>
            <w:tcW w:w="787"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0F6CCB">
        <w:tc>
          <w:tcPr>
            <w:tcW w:w="1946" w:type="dxa"/>
            <w:vMerge/>
          </w:tcPr>
          <w:p w14:paraId="41922B48" w14:textId="77777777" w:rsidR="002833A0" w:rsidRPr="00BE49E1" w:rsidRDefault="002833A0" w:rsidP="00E86163">
            <w:pPr>
              <w:pStyle w:val="Tabletext"/>
              <w:rPr>
                <w:sz w:val="20"/>
                <w:szCs w:val="20"/>
              </w:rPr>
            </w:pPr>
          </w:p>
        </w:tc>
        <w:tc>
          <w:tcPr>
            <w:tcW w:w="1926"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701"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87"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0F6CCB">
        <w:tc>
          <w:tcPr>
            <w:tcW w:w="1946" w:type="dxa"/>
            <w:vMerge/>
          </w:tcPr>
          <w:p w14:paraId="56E7C626" w14:textId="77777777" w:rsidR="002833A0" w:rsidRPr="00BE49E1" w:rsidRDefault="002833A0" w:rsidP="00E86163">
            <w:pPr>
              <w:pStyle w:val="Tabletext"/>
              <w:rPr>
                <w:sz w:val="20"/>
                <w:szCs w:val="20"/>
              </w:rPr>
            </w:pPr>
          </w:p>
        </w:tc>
        <w:tc>
          <w:tcPr>
            <w:tcW w:w="1926" w:type="dxa"/>
          </w:tcPr>
          <w:p w14:paraId="14A98E1A" w14:textId="1216CEA5" w:rsidR="002833A0" w:rsidRPr="00BE49E1" w:rsidRDefault="002833A0" w:rsidP="00E86163">
            <w:pPr>
              <w:pStyle w:val="Tabletext"/>
              <w:rPr>
                <w:sz w:val="20"/>
                <w:szCs w:val="20"/>
              </w:rPr>
            </w:pPr>
            <w:commentRangeStart w:id="270"/>
            <w:del w:id="271" w:author="Arfa Aijazi" w:date="2024-02-25T13:01:00Z">
              <w:r w:rsidRPr="00BE49E1" w:rsidDel="00DE6322">
                <w:rPr>
                  <w:sz w:val="20"/>
                  <w:szCs w:val="20"/>
                </w:rPr>
                <w:delText>Energy insecurity</w:delText>
              </w:r>
            </w:del>
            <w:ins w:id="272" w:author="Arfa Aijazi" w:date="2024-02-25T13:01:00Z">
              <w:r w:rsidR="00DE6322">
                <w:rPr>
                  <w:sz w:val="20"/>
                  <w:szCs w:val="20"/>
                </w:rPr>
                <w:t>HVAC operation</w:t>
              </w:r>
            </w:ins>
          </w:p>
        </w:tc>
        <w:tc>
          <w:tcPr>
            <w:tcW w:w="4701" w:type="dxa"/>
          </w:tcPr>
          <w:p w14:paraId="47BD3D4F" w14:textId="203B7B8C" w:rsidR="002833A0" w:rsidRPr="00BE49E1" w:rsidRDefault="002833A0" w:rsidP="00E86163">
            <w:pPr>
              <w:pStyle w:val="Tabletext"/>
              <w:rPr>
                <w:sz w:val="20"/>
                <w:szCs w:val="20"/>
              </w:rPr>
            </w:pPr>
            <w:r w:rsidRPr="00BE49E1">
              <w:rPr>
                <w:sz w:val="20"/>
                <w:szCs w:val="20"/>
              </w:rPr>
              <w:t>Household reported difficulty paying energy bills</w:t>
            </w:r>
            <w:del w:id="273" w:author="Arfa Aijazi" w:date="2024-02-25T13:01:00Z">
              <w:r w:rsidRPr="00BE49E1" w:rsidDel="00DE6322">
                <w:rPr>
                  <w:sz w:val="20"/>
                  <w:szCs w:val="20"/>
                </w:rPr>
                <w:delText>; repairing or replacing broken heating or cooling equipment;</w:delText>
              </w:r>
            </w:del>
            <w:r w:rsidRPr="00BE49E1">
              <w:rPr>
                <w:sz w:val="20"/>
                <w:szCs w:val="20"/>
              </w:rPr>
              <w:t xml:space="preserve"> or that they had kept their home at unsafe temperatures because of cost concerns</w:t>
            </w:r>
          </w:p>
        </w:tc>
        <w:tc>
          <w:tcPr>
            <w:tcW w:w="787"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270"/>
            <w:r w:rsidR="00F862C0" w:rsidRPr="00BE49E1">
              <w:rPr>
                <w:rStyle w:val="CommentReference"/>
              </w:rPr>
              <w:commentReference w:id="270"/>
            </w:r>
          </w:p>
        </w:tc>
      </w:tr>
      <w:tr w:rsidR="00DE6322" w:rsidRPr="00BE49E1" w14:paraId="11E875F4" w14:textId="77777777" w:rsidTr="000F6CCB">
        <w:trPr>
          <w:ins w:id="274" w:author="Arfa Aijazi" w:date="2024-02-25T13:00:00Z"/>
        </w:trPr>
        <w:tc>
          <w:tcPr>
            <w:tcW w:w="1946" w:type="dxa"/>
            <w:vMerge/>
          </w:tcPr>
          <w:p w14:paraId="5FF42980" w14:textId="77777777" w:rsidR="00DE6322" w:rsidRPr="00BE49E1" w:rsidRDefault="00DE6322" w:rsidP="00E86163">
            <w:pPr>
              <w:pStyle w:val="Tabletext"/>
              <w:rPr>
                <w:ins w:id="275" w:author="Arfa Aijazi" w:date="2024-02-25T13:00:00Z"/>
                <w:sz w:val="20"/>
                <w:szCs w:val="20"/>
              </w:rPr>
            </w:pPr>
          </w:p>
        </w:tc>
        <w:tc>
          <w:tcPr>
            <w:tcW w:w="1926" w:type="dxa"/>
          </w:tcPr>
          <w:p w14:paraId="34E8FEF3" w14:textId="4F2BBD8B" w:rsidR="00DE6322" w:rsidRPr="00BE49E1" w:rsidRDefault="00DE6322" w:rsidP="00E86163">
            <w:pPr>
              <w:pStyle w:val="Tabletext"/>
              <w:rPr>
                <w:ins w:id="276" w:author="Arfa Aijazi" w:date="2024-02-25T13:00:00Z"/>
                <w:sz w:val="20"/>
                <w:szCs w:val="20"/>
              </w:rPr>
            </w:pPr>
            <w:ins w:id="277" w:author="Arfa Aijazi" w:date="2024-02-25T13:01:00Z">
              <w:r>
                <w:rPr>
                  <w:sz w:val="20"/>
                  <w:szCs w:val="20"/>
                </w:rPr>
                <w:t>HVAC maintenance</w:t>
              </w:r>
            </w:ins>
          </w:p>
        </w:tc>
        <w:tc>
          <w:tcPr>
            <w:tcW w:w="4701" w:type="dxa"/>
          </w:tcPr>
          <w:p w14:paraId="698975E2" w14:textId="5B345A20" w:rsidR="00DE6322" w:rsidRPr="00BE49E1" w:rsidRDefault="00DE6322" w:rsidP="00E86163">
            <w:pPr>
              <w:pStyle w:val="Tabletext"/>
              <w:rPr>
                <w:ins w:id="278" w:author="Arfa Aijazi" w:date="2024-02-25T13:00:00Z"/>
                <w:sz w:val="20"/>
                <w:szCs w:val="20"/>
              </w:rPr>
            </w:pPr>
            <w:ins w:id="279" w:author="Arfa Aijazi" w:date="2024-02-25T13:01:00Z">
              <w:r>
                <w:rPr>
                  <w:sz w:val="20"/>
                  <w:szCs w:val="20"/>
                </w:rPr>
                <w:t>Household reported difficulty repairing or replacing broken heating or c</w:t>
              </w:r>
            </w:ins>
            <w:ins w:id="280" w:author="Arfa Aijazi" w:date="2024-02-25T13:02:00Z">
              <w:r>
                <w:rPr>
                  <w:sz w:val="20"/>
                  <w:szCs w:val="20"/>
                </w:rPr>
                <w:t>ooling equipment</w:t>
              </w:r>
            </w:ins>
          </w:p>
        </w:tc>
        <w:tc>
          <w:tcPr>
            <w:tcW w:w="787" w:type="dxa"/>
          </w:tcPr>
          <w:p w14:paraId="597C557D" w14:textId="11D8FE24" w:rsidR="00DE6322" w:rsidRPr="00BE49E1" w:rsidRDefault="00DE6322" w:rsidP="00E86163">
            <w:pPr>
              <w:pStyle w:val="Tabletext"/>
              <w:jc w:val="center"/>
              <w:rPr>
                <w:ins w:id="281" w:author="Arfa Aijazi" w:date="2024-02-25T13:00:00Z"/>
                <w:sz w:val="20"/>
                <w:szCs w:val="20"/>
              </w:rPr>
            </w:pPr>
            <w:ins w:id="282" w:author="Arfa Aijazi" w:date="2024-02-25T13:02:00Z">
              <w:r>
                <w:rPr>
                  <w:sz w:val="20"/>
                  <w:szCs w:val="20"/>
                </w:rPr>
                <w:t>B</w:t>
              </w:r>
            </w:ins>
          </w:p>
        </w:tc>
      </w:tr>
      <w:tr w:rsidR="002833A0" w:rsidRPr="00BE49E1" w14:paraId="2F57B931" w14:textId="77777777" w:rsidTr="000F6CCB">
        <w:tc>
          <w:tcPr>
            <w:tcW w:w="1946" w:type="dxa"/>
            <w:vMerge/>
          </w:tcPr>
          <w:p w14:paraId="3BCA1838" w14:textId="77777777" w:rsidR="002833A0" w:rsidRPr="00BE49E1" w:rsidRDefault="002833A0" w:rsidP="00E86163">
            <w:pPr>
              <w:pStyle w:val="Tabletext"/>
              <w:rPr>
                <w:sz w:val="20"/>
                <w:szCs w:val="20"/>
              </w:rPr>
            </w:pPr>
          </w:p>
        </w:tc>
        <w:tc>
          <w:tcPr>
            <w:tcW w:w="1926"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701"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87"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0F6CCB">
        <w:trPr>
          <w:trHeight w:val="56"/>
        </w:trPr>
        <w:tc>
          <w:tcPr>
            <w:tcW w:w="1946" w:type="dxa"/>
            <w:vMerge/>
          </w:tcPr>
          <w:p w14:paraId="53684ED0" w14:textId="77777777" w:rsidR="002833A0" w:rsidRPr="00BE49E1" w:rsidRDefault="002833A0" w:rsidP="00E86163">
            <w:pPr>
              <w:pStyle w:val="Tabletext"/>
              <w:rPr>
                <w:sz w:val="20"/>
                <w:szCs w:val="20"/>
              </w:rPr>
            </w:pPr>
          </w:p>
        </w:tc>
        <w:tc>
          <w:tcPr>
            <w:tcW w:w="1926"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701"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87"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w:t>
      </w:r>
      <w:r w:rsidRPr="00BE49E1">
        <w:lastRenderedPageBreak/>
        <w:t xml:space="preserve">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14073014"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Fan are cost-effective and energy efficient solutions to keep people comfortable indoor by increasing evaporation and convective heat losses</w:t>
      </w:r>
      <w:r w:rsidRPr="00BE49E1">
        <w:t xml:space="preserve"> </w:t>
      </w:r>
      <w:commentRangeStart w:id="283"/>
      <w:r w:rsidRPr="00BE49E1">
        <w:fldChar w:fldCharType="begin"/>
      </w:r>
      <w:r w:rsidR="00067CB7">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BE49E1">
        <w:fldChar w:fldCharType="separate"/>
      </w:r>
      <w:r w:rsidR="00067CB7">
        <w:t>(Jay et al. 2015; 2021; Miller et al. 2021; Kent et al. 2023)</w:t>
      </w:r>
      <w:r w:rsidRPr="00BE49E1">
        <w:fldChar w:fldCharType="end"/>
      </w:r>
      <w:r w:rsidRPr="00BE49E1">
        <w:t xml:space="preserve">. </w:t>
      </w:r>
      <w:commentRangeEnd w:id="283"/>
      <w:r w:rsidR="00C1543B" w:rsidRPr="00BE49E1">
        <w:rPr>
          <w:rStyle w:val="CommentReference"/>
        </w:rPr>
        <w:commentReference w:id="283"/>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284" w:name="_Ref151994837"/>
      <w:bookmarkEnd w:id="157"/>
      <w:bookmarkEnd w:id="158"/>
      <w:r w:rsidRPr="00BE49E1">
        <w:t>Machine learning</w:t>
      </w:r>
      <w:bookmarkEnd w:id="284"/>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12F326B2"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w:t>
      </w:r>
      <w:del w:id="285" w:author="Arfa Aijazi" w:date="2024-02-04T22:46:00Z">
        <w:r w:rsidR="009F6370" w:rsidRPr="00BE49E1" w:rsidDel="00E31585">
          <w:delText xml:space="preserve">experienced </w:delText>
        </w:r>
      </w:del>
      <w:ins w:id="286" w:author="Arfa Aijazi" w:date="2024-02-04T22:46:00Z">
        <w:r w:rsidR="00E31585">
          <w:t>reported</w:t>
        </w:r>
        <w:r w:rsidR="00E31585" w:rsidRPr="00BE49E1">
          <w:t xml:space="preserve"> </w:t>
        </w:r>
      </w:ins>
      <w:r w:rsidR="009F6370" w:rsidRPr="00BE49E1">
        <w:t xml:space="preserve">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02A9B322"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xml:space="preserve">. </w:t>
      </w:r>
      <w:ins w:id="287" w:author="Arfa Aijazi" w:date="2024-03-01T19:50:00Z">
        <w:r w:rsidR="000F6CCB">
          <w:t>All variables had greater variance than our target va</w:t>
        </w:r>
      </w:ins>
      <w:ins w:id="288" w:author="Arfa Aijazi" w:date="2024-03-01T19:51:00Z">
        <w:r w:rsidR="000F6CCB">
          <w:t xml:space="preserve">riable or occurrence or temperature-related illness. </w:t>
        </w:r>
      </w:ins>
      <w:del w:id="289" w:author="Arfa Aijazi" w:date="2024-03-01T19:50:00Z">
        <w:r w:rsidRPr="00BE49E1" w:rsidDel="000F6CCB">
          <w:delText>This step removed the variable for large households</w:delText>
        </w:r>
      </w:del>
      <w:del w:id="290" w:author="Arfa Aijazi" w:date="2024-02-25T13:10:00Z">
        <w:r w:rsidRPr="00BE49E1" w:rsidDel="005C3CDC">
          <w:delText xml:space="preserve"> and</w:delText>
        </w:r>
      </w:del>
      <w:del w:id="291" w:author="Arfa Aijazi" w:date="2024-03-01T19:50:00Z">
        <w:r w:rsidRPr="00BE49E1" w:rsidDel="000F6CCB">
          <w:delText xml:space="preserve"> pays utility and/or fuel. </w:delText>
        </w:r>
      </w:del>
      <w:commentRangeStart w:id="292"/>
      <w:commentRangeStart w:id="293"/>
      <w:commentRangeStart w:id="294"/>
      <w:r w:rsidRPr="00BE49E1">
        <w:t xml:space="preserve">We </w:t>
      </w:r>
      <w:del w:id="295" w:author="Arfa Aijazi" w:date="2024-02-25T13:11:00Z">
        <w:r w:rsidRPr="00BE49E1" w:rsidDel="005C3CDC">
          <w:delText>also checked for</w:delText>
        </w:r>
      </w:del>
      <w:ins w:id="296" w:author="Arfa Aijazi" w:date="2024-02-25T13:11:00Z">
        <w:r w:rsidR="005C3CDC">
          <w:t>checked for</w:t>
        </w:r>
      </w:ins>
      <w:r w:rsidRPr="00BE49E1">
        <w:t xml:space="preserve"> highly correlated variables</w:t>
      </w:r>
      <w:r w:rsidR="004960B2" w:rsidRPr="00BE49E1">
        <w:t xml:space="preserve"> (magnitude of Spearman’s correlation coefficient &gt; 0.75)</w:t>
      </w:r>
      <w:ins w:id="297" w:author="Arfa Aijazi" w:date="2024-02-25T13:11:00Z">
        <w:r w:rsidR="005C3CDC">
          <w:t xml:space="preserve">, which removed the variable for thermally massive </w:t>
        </w:r>
      </w:ins>
      <w:ins w:id="298" w:author="Arfa Aijazi" w:date="2024-02-25T13:12:00Z">
        <w:r w:rsidR="005C3CDC">
          <w:t>walls as by definition i</w:t>
        </w:r>
      </w:ins>
      <w:ins w:id="299" w:author="Arfa Aijazi" w:date="2024-02-25T13:13:00Z">
        <w:r w:rsidR="000577BA">
          <w:t>s tied to the variable for insula</w:t>
        </w:r>
      </w:ins>
      <w:ins w:id="300" w:author="Arfa Aijazi" w:date="2024-02-25T13:14:00Z">
        <w:r w:rsidR="000577BA">
          <w:t>tion. We also check for</w:t>
        </w:r>
      </w:ins>
      <w:del w:id="301" w:author="Arfa Aijazi" w:date="2024-02-25T13:14:00Z">
        <w:r w:rsidRPr="00BE49E1" w:rsidDel="000577BA">
          <w:delText xml:space="preserve"> and</w:delText>
        </w:r>
      </w:del>
      <w:r w:rsidRPr="00BE49E1">
        <w:t xml:space="preserve"> linear combinations, but no variable met the threshold for removal</w:t>
      </w:r>
      <w:commentRangeEnd w:id="292"/>
      <w:r w:rsidR="001F4815" w:rsidRPr="00BE49E1">
        <w:rPr>
          <w:rStyle w:val="CommentReference"/>
        </w:rPr>
        <w:commentReference w:id="292"/>
      </w:r>
      <w:commentRangeEnd w:id="293"/>
      <w:r w:rsidR="00DC49A6" w:rsidRPr="00BE49E1">
        <w:rPr>
          <w:rStyle w:val="CommentReference"/>
        </w:rPr>
        <w:commentReference w:id="293"/>
      </w:r>
      <w:r w:rsidRPr="00BE49E1">
        <w:t xml:space="preserve">. </w:t>
      </w:r>
      <w:commentRangeEnd w:id="294"/>
      <w:r w:rsidR="005C2B74" w:rsidRPr="00BE49E1">
        <w:rPr>
          <w:rStyle w:val="CommentReference"/>
        </w:rPr>
        <w:commentReference w:id="294"/>
      </w:r>
      <w:r w:rsidRPr="00BE49E1">
        <w:t xml:space="preserve">We then </w:t>
      </w:r>
      <w:r w:rsidR="00D27842">
        <w:t>normalized</w:t>
      </w:r>
      <w:r w:rsidR="00D27842" w:rsidRPr="00BE49E1">
        <w:t xml:space="preserve"> </w:t>
      </w:r>
      <w:r w:rsidRPr="00BE49E1">
        <w:t xml:space="preserve">input variables to </w:t>
      </w:r>
      <w:r w:rsidR="00D27842">
        <w:t>range from 0 to 1</w:t>
      </w:r>
      <w:r w:rsidRPr="00BE49E1">
        <w:t xml:space="preserv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lastRenderedPageBreak/>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302" w:name="_Ref151653801"/>
      <w:commentRangeStart w:id="303"/>
      <w:commentRangeStart w:id="304"/>
      <w:r w:rsidRPr="00BE49E1">
        <w:t xml:space="preserve">Table </w:t>
      </w:r>
      <w:commentRangeEnd w:id="303"/>
      <w:r w:rsidR="003147D0" w:rsidRPr="00BE49E1">
        <w:rPr>
          <w:rStyle w:val="CommentReference"/>
        </w:rPr>
        <w:commentReference w:id="303"/>
      </w:r>
      <w:commentRangeEnd w:id="304"/>
      <w:r w:rsidR="00842638">
        <w:rPr>
          <w:rStyle w:val="CommentReference"/>
        </w:rPr>
        <w:commentReference w:id="304"/>
      </w:r>
      <w:r>
        <w:fldChar w:fldCharType="begin"/>
      </w:r>
      <w:r>
        <w:instrText xml:space="preserve"> SEQ Table \* ARABIC </w:instrText>
      </w:r>
      <w:r>
        <w:fldChar w:fldCharType="separate"/>
      </w:r>
      <w:r w:rsidRPr="00BE49E1">
        <w:rPr>
          <w:noProof/>
        </w:rPr>
        <w:t>3</w:t>
      </w:r>
      <w:r>
        <w:rPr>
          <w:noProof/>
        </w:rPr>
        <w:fldChar w:fldCharType="end"/>
      </w:r>
      <w:bookmarkEnd w:id="302"/>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E86163">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E86163">
            <w:pPr>
              <w:rPr>
                <w:sz w:val="18"/>
                <w:szCs w:val="18"/>
              </w:rPr>
            </w:pPr>
            <w:r w:rsidRPr="00BE49E1">
              <w:rPr>
                <w:sz w:val="18"/>
                <w:szCs w:val="18"/>
              </w:rPr>
              <w:t>#Terms: (1, 100)</w:t>
            </w:r>
          </w:p>
          <w:p w14:paraId="7EF720BD" w14:textId="68E38DB7" w:rsidR="00274FDF" w:rsidRPr="00BE49E1" w:rsidRDefault="00274FDF" w:rsidP="00E86163">
            <w:pPr>
              <w:rPr>
                <w:sz w:val="18"/>
                <w:szCs w:val="18"/>
              </w:rPr>
            </w:pPr>
            <w:r w:rsidRPr="00BE49E1">
              <w:rPr>
                <w:sz w:val="18"/>
                <w:szCs w:val="18"/>
              </w:rPr>
              <w:t>Product degree: 1</w:t>
            </w:r>
          </w:p>
        </w:tc>
        <w:tc>
          <w:tcPr>
            <w:tcW w:w="0" w:type="auto"/>
          </w:tcPr>
          <w:p w14:paraId="69AFF4CF" w14:textId="0E5CF672" w:rsidR="00274FDF" w:rsidRPr="00BE49E1" w:rsidRDefault="00274FDF" w:rsidP="00E86163">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proofErr w:type="spellStart"/>
            <w:r w:rsidRPr="00BE49E1">
              <w:rPr>
                <w:sz w:val="18"/>
                <w:szCs w:val="18"/>
              </w:rPr>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w:t>
      </w:r>
      <w:r w:rsidR="00791EC2" w:rsidRPr="00BE49E1">
        <w:lastRenderedPageBreak/>
        <w:t xml:space="preserve">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17416BE7"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w:t>
      </w:r>
      <w:ins w:id="305" w:author="Arfa Aijazi" w:date="2024-02-25T13:18:00Z">
        <w:r w:rsidR="000577BA">
          <w:t>, all derived from the confusion matrix</w:t>
        </w:r>
      </w:ins>
      <w:r w:rsidR="00EE439B" w:rsidRPr="00BE49E1">
        <w:t>: 1) balanced accuracy, 2) recall, and 3) precision</w:t>
      </w:r>
      <w:commentRangeStart w:id="306"/>
      <w:commentRangeStart w:id="307"/>
      <w:commentRangeStart w:id="308"/>
      <w:r w:rsidR="00EE439B" w:rsidRPr="00BE49E1">
        <w:t>.</w:t>
      </w:r>
      <w:commentRangeEnd w:id="306"/>
      <w:r w:rsidR="00416267" w:rsidRPr="00BE49E1">
        <w:rPr>
          <w:rStyle w:val="CommentReference"/>
        </w:rPr>
        <w:commentReference w:id="306"/>
      </w:r>
      <w:commentRangeEnd w:id="307"/>
      <w:r w:rsidR="00842638">
        <w:rPr>
          <w:rStyle w:val="CommentReference"/>
        </w:rPr>
        <w:commentReference w:id="307"/>
      </w:r>
      <w:commentRangeEnd w:id="308"/>
      <w:r w:rsidR="006C50CE">
        <w:rPr>
          <w:rStyle w:val="CommentReference"/>
        </w:rPr>
        <w:commentReference w:id="308"/>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ins w:id="309" w:author="Arfa Aijazi" w:date="2024-02-25T13:44:00Z">
        <w:r w:rsidR="00AC1D00">
          <w:t xml:space="preserve">a </w:t>
        </w:r>
      </w:ins>
      <w:r w:rsidR="00C67A12" w:rsidRPr="00BE49E1">
        <w:t xml:space="preserve">benchmark </w:t>
      </w:r>
      <w:ins w:id="310" w:author="Arfa Aijazi" w:date="2024-02-25T13:19:00Z">
        <w:r w:rsidR="000577BA">
          <w:t>for</w:t>
        </w:r>
      </w:ins>
      <w:del w:id="311" w:author="Arfa Aijazi" w:date="2024-02-25T13:19:00Z">
        <w:r w:rsidR="001A024C" w:rsidRPr="00BE49E1" w:rsidDel="000577BA">
          <w:delText>as</w:delText>
        </w:r>
      </w:del>
      <w:r w:rsidR="001A024C" w:rsidRPr="00BE49E1">
        <w:t xml:space="preserve"> the </w:t>
      </w:r>
      <w:r w:rsidR="00C67A12" w:rsidRPr="00BE49E1">
        <w:t>minimum performance</w:t>
      </w:r>
      <w:r w:rsidR="001A024C" w:rsidRPr="00BE49E1">
        <w:t xml:space="preserve"> value</w:t>
      </w:r>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1DBCA38A"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312"/>
      <w:commentRangeStart w:id="313"/>
      <w:r w:rsidR="00503986" w:rsidRPr="00BE49E1">
        <w:t xml:space="preserve">to compare </w:t>
      </w:r>
      <w:commentRangeEnd w:id="312"/>
      <w:r w:rsidR="00416267" w:rsidRPr="00BE49E1">
        <w:rPr>
          <w:rStyle w:val="CommentReference"/>
        </w:rPr>
        <w:commentReference w:id="312"/>
      </w:r>
      <w:commentRangeEnd w:id="313"/>
      <w:r w:rsidR="006C50CE">
        <w:rPr>
          <w:rStyle w:val="CommentReference"/>
        </w:rPr>
        <w:commentReference w:id="313"/>
      </w:r>
      <w:r w:rsidR="00503986" w:rsidRPr="00BE49E1">
        <w:t>models trained with different groups of input features</w:t>
      </w:r>
      <w:ins w:id="314" w:author="Arfa Aijazi" w:date="2024-02-04T11:52:00Z">
        <w:r w:rsidR="006C50CE">
          <w:t xml:space="preserve"> i.e. with and without detai</w:t>
        </w:r>
      </w:ins>
      <w:ins w:id="315" w:author="Arfa Aijazi" w:date="2024-02-04T11:53:00Z">
        <w:r w:rsidR="006C50CE">
          <w:t>led building characteristics.</w:t>
        </w:r>
      </w:ins>
      <w:r w:rsidR="00503986" w:rsidRPr="00BE49E1">
        <w:t xml:space="preserve"> For results with statistical significance, p &lt; 0.05, we will use Cohen’s d to quantify the effect size. </w:t>
      </w:r>
      <w:commentRangeStart w:id="316"/>
      <w:commentRangeStart w:id="317"/>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316"/>
      <w:r w:rsidR="00416267" w:rsidRPr="00BE49E1">
        <w:rPr>
          <w:rStyle w:val="CommentReference"/>
        </w:rPr>
        <w:commentReference w:id="316"/>
      </w:r>
      <w:commentRangeEnd w:id="317"/>
      <w:r w:rsidR="00313AE5">
        <w:rPr>
          <w:rStyle w:val="CommentReference"/>
        </w:rPr>
        <w:commentReference w:id="317"/>
      </w:r>
    </w:p>
    <w:p w14:paraId="39CB9080" w14:textId="65220B19"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009D7E1E">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BE49E1">
        <w:fldChar w:fldCharType="separate"/>
      </w:r>
      <w:r w:rsidR="009D7E1E">
        <w:t>(Posit Software 2023)</w:t>
      </w:r>
      <w:r w:rsidRPr="00BE49E1">
        <w:fldChar w:fldCharType="end"/>
      </w:r>
      <w:r w:rsidRPr="00BE49E1">
        <w:t xml:space="preserve"> to build and analyze all machine learning models. In particular, we used the </w:t>
      </w:r>
      <w:proofErr w:type="spellStart"/>
      <w:r w:rsidRPr="00651D7D">
        <w:rPr>
          <w:i/>
          <w:iCs/>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651D7D">
        <w:rPr>
          <w:i/>
          <w:iCs/>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00BA3577" w:rsidR="00576B6A" w:rsidRPr="00BE49E1" w:rsidRDefault="00C06E7A" w:rsidP="00DC446E">
      <w:r w:rsidRPr="00BE49E1">
        <w:t>W</w:t>
      </w:r>
      <w:r w:rsidR="006E3111" w:rsidRPr="00BE49E1">
        <w:t xml:space="preserve">e estimated the prevalence of temperature-related </w:t>
      </w:r>
      <w:r w:rsidR="0025514A" w:rsidRPr="00BE49E1">
        <w:t>illness</w:t>
      </w:r>
      <w:r w:rsidR="006E3111" w:rsidRPr="00BE49E1">
        <w:t xml:space="preserve"> in U.S. households</w:t>
      </w:r>
      <w:r w:rsidRPr="00BE49E1">
        <w:t xml:space="preserve"> using </w:t>
      </w:r>
      <w:r w:rsidR="003F3723" w:rsidRPr="00BE49E1">
        <w:t>sample</w:t>
      </w:r>
      <w:r w:rsidRPr="00BE49E1">
        <w:t xml:space="preserve"> weight</w:t>
      </w:r>
      <w:r w:rsidR="003F3723" w:rsidRPr="00BE49E1">
        <w:t>s</w:t>
      </w:r>
      <w:r w:rsidRPr="00BE49E1">
        <w:t xml:space="preserve"> provided by </w:t>
      </w:r>
      <w:r w:rsidR="009D7E1E">
        <w:t>the E</w:t>
      </w:r>
      <w:r w:rsidR="003F3723" w:rsidRPr="00BE49E1">
        <w:t>I</w:t>
      </w:r>
      <w:del w:id="318" w:author="Arfa Aijazi" w:date="2024-02-04T18:11:00Z">
        <w:r w:rsidR="003F3723" w:rsidRPr="00BE49E1" w:rsidDel="009D7E1E">
          <w:delText>E</w:delText>
        </w:r>
      </w:del>
      <w:r w:rsidR="003F3723" w:rsidRPr="00BE49E1">
        <w:t>A</w:t>
      </w:r>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r w:rsidRPr="00BE49E1">
        <w:t xml:space="preserve">inferred </w:t>
      </w:r>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00B12A97" w:rsidRPr="00BE49E1">
        <w:t>f</w:t>
      </w:r>
      <w:r w:rsidR="00423555" w:rsidRPr="00BE49E1">
        <w:t>ind</w:t>
      </w:r>
      <w:r w:rsidR="0061373A" w:rsidRPr="00BE49E1">
        <w:t xml:space="preserve"> that cold-related </w:t>
      </w:r>
      <w:r w:rsidR="00D30AB4" w:rsidRPr="00BE49E1">
        <w:t xml:space="preserve">hazards </w:t>
      </w:r>
      <w:r w:rsidR="00B12A97" w:rsidRPr="00BE49E1">
        <w:t>were</w:t>
      </w:r>
      <w:r w:rsidR="00D30AB4" w:rsidRPr="00BE49E1">
        <w:t xml:space="preserve"> more</w:t>
      </w:r>
      <w:r w:rsidR="0061373A" w:rsidRPr="00BE49E1">
        <w:t xml:space="preserve"> </w:t>
      </w:r>
      <w:r w:rsidR="009D7E1E" w:rsidRPr="00BE49E1">
        <w:t>widespread</w:t>
      </w:r>
      <w:r w:rsidR="0061373A" w:rsidRPr="00BE49E1">
        <w:t xml:space="preserve"> than heat-related</w:t>
      </w:r>
      <w:r w:rsidR="00D30AB4" w:rsidRPr="00BE49E1">
        <w:t xml:space="preserve"> ones</w:t>
      </w:r>
      <w:r w:rsidR="0061373A" w:rsidRPr="00BE49E1">
        <w:t xml:space="preserve">. While overall the number of households with any temperature-related </w:t>
      </w:r>
      <w:r w:rsidR="0025514A" w:rsidRPr="00BE49E1">
        <w:lastRenderedPageBreak/>
        <w:t>illness</w:t>
      </w:r>
      <w:r w:rsidR="0061373A" w:rsidRPr="00BE49E1">
        <w:t xml:space="preserve"> represents less than 1% of the total population, </w:t>
      </w:r>
      <w:r w:rsidR="00B12A97" w:rsidRPr="00BE49E1">
        <w:t xml:space="preserve">this </w:t>
      </w:r>
      <w:r w:rsidR="00DC446E" w:rsidRPr="00BE49E1">
        <w:t>still means that</w:t>
      </w:r>
      <w:r w:rsidR="00B12A97" w:rsidRPr="00BE49E1">
        <w:t xml:space="preserve"> nearly</w:t>
      </w:r>
      <w:r w:rsidR="0061373A" w:rsidRPr="00BE49E1">
        <w:t xml:space="preserve"> 2 million households </w:t>
      </w:r>
      <w:r w:rsidR="007366D7" w:rsidRPr="00BE49E1">
        <w:t>report needing medical attention for temperature related illness</w:t>
      </w:r>
      <w:r w:rsidR="0061373A" w:rsidRPr="00BE49E1">
        <w:t xml:space="preserve"> annually</w:t>
      </w:r>
      <w:r w:rsidR="00FB5078" w:rsidRPr="00BE49E1">
        <w:t xml:space="preserve"> in the United States</w:t>
      </w:r>
      <w:r w:rsidR="0061373A" w:rsidRPr="00BE49E1">
        <w:t>.</w:t>
      </w:r>
      <w:bookmarkStart w:id="319" w:name="_Ref151828826"/>
      <w:r w:rsidR="00DC446E" w:rsidRPr="00BE49E1">
        <w:t xml:space="preserve"> </w:t>
      </w:r>
    </w:p>
    <w:p w14:paraId="57D66BFC" w14:textId="4F6A4A6C" w:rsidR="005B5AD3" w:rsidRPr="00BE49E1" w:rsidRDefault="00950E4D" w:rsidP="00DC446E">
      <w:ins w:id="320" w:author="Stefano Schiavon" w:date="2023-12-07T09:35:00Z">
        <w:r w:rsidRPr="00BE49E1">
          <w:rPr>
            <w:noProof/>
          </w:rPr>
          <w:drawing>
            <wp:inline distT="0" distB="0" distL="0" distR="0" wp14:anchorId="4E688175" wp14:editId="0A46AF38">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BE49E1" w:rsidRDefault="005B5AD3" w:rsidP="00D30AB4">
      <w:pPr>
        <w:pStyle w:val="Figurecaption"/>
      </w:pPr>
      <w:bookmarkStart w:id="321" w:name="_Ref151995135"/>
      <w:commentRangeStart w:id="322"/>
      <w:commentRangeStart w:id="323"/>
      <w:r w:rsidRPr="00BE49E1">
        <w:t xml:space="preserve">Figure </w:t>
      </w:r>
      <w:r>
        <w:fldChar w:fldCharType="begin"/>
      </w:r>
      <w:r>
        <w:instrText xml:space="preserve"> SEQ Figure \* ARABIC </w:instrText>
      </w:r>
      <w:r>
        <w:fldChar w:fldCharType="separate"/>
      </w:r>
      <w:r w:rsidR="00A21CA9" w:rsidRPr="00BE49E1">
        <w:rPr>
          <w:noProof/>
        </w:rPr>
        <w:t>1</w:t>
      </w:r>
      <w:r>
        <w:rPr>
          <w:noProof/>
        </w:rPr>
        <w:fldChar w:fldCharType="end"/>
      </w:r>
      <w:bookmarkEnd w:id="319"/>
      <w:bookmarkEnd w:id="321"/>
      <w:r w:rsidRPr="00BE49E1">
        <w:t xml:space="preserve">: </w:t>
      </w:r>
      <w:r w:rsidR="0035210F" w:rsidRPr="00BE49E1">
        <w:t xml:space="preserve">Prevalence </w:t>
      </w:r>
      <w:commentRangeEnd w:id="322"/>
      <w:r w:rsidR="003F3723" w:rsidRPr="00BE49E1">
        <w:rPr>
          <w:rStyle w:val="CommentReference"/>
        </w:rPr>
        <w:commentReference w:id="322"/>
      </w:r>
      <w:commentRangeEnd w:id="323"/>
      <w:r w:rsidR="00E25285">
        <w:rPr>
          <w:rStyle w:val="CommentReference"/>
        </w:rPr>
        <w:commentReference w:id="323"/>
      </w:r>
      <w:r w:rsidR="0035210F" w:rsidRPr="00BE49E1">
        <w:t>of temperature-related</w:t>
      </w:r>
      <w:r w:rsidR="0025514A" w:rsidRPr="00BE49E1">
        <w:t xml:space="preserve"> illness</w:t>
      </w:r>
      <w:r w:rsidR="0035210F" w:rsidRPr="00BE49E1">
        <w:t xml:space="preserve"> in U.S. households </w:t>
      </w:r>
      <w:ins w:id="324" w:author="Arfa Aijazi" w:date="2024-02-04T14:27:00Z">
        <w:r w:rsidR="00764FDD">
          <w:t xml:space="preserve">by a) </w:t>
        </w:r>
      </w:ins>
      <w:ins w:id="325" w:author="Arfa Aijazi" w:date="2024-02-04T18:06:00Z">
        <w:r w:rsidR="009D7E1E">
          <w:t xml:space="preserve">survey </w:t>
        </w:r>
      </w:ins>
      <w:ins w:id="326" w:author="Arfa Aijazi" w:date="2024-02-04T14:27:00Z">
        <w:r w:rsidR="00764FDD">
          <w:t>year and b) state.</w:t>
        </w:r>
      </w:ins>
      <w:del w:id="327" w:author="Arfa Aijazi" w:date="2024-02-04T14:27:00Z">
        <w:r w:rsidR="0035210F" w:rsidRPr="00BE49E1" w:rsidDel="00764FDD">
          <w:delText>based</w:delText>
        </w:r>
      </w:del>
      <w:del w:id="328" w:author="Arfa Aijazi" w:date="2024-02-04T14:26:00Z">
        <w:r w:rsidR="0035210F" w:rsidRPr="00BE49E1" w:rsidDel="00764FDD">
          <w:delText xml:space="preserve"> on the</w:delText>
        </w:r>
      </w:del>
      <w:del w:id="329" w:author="Arfa Aijazi" w:date="2024-02-04T14:27:00Z">
        <w:r w:rsidR="0035210F" w:rsidRPr="00BE49E1" w:rsidDel="00764FDD">
          <w:delText xml:space="preserve"> 2015 and 2020 Residential Energy Consumption Survey conducted by the U.S. Energy Information Administration.</w:delText>
        </w:r>
      </w:del>
      <w:r w:rsidR="0035210F" w:rsidRPr="00BE49E1">
        <w:t xml:space="preserve">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143805B" w:rsidR="009F36C7" w:rsidRPr="00BE49E1" w:rsidRDefault="00D30AB4" w:rsidP="00D30AB4">
      <w:r w:rsidRPr="00BE49E1">
        <w:t xml:space="preserve">We constructed machine learning models to predict </w:t>
      </w:r>
      <w:ins w:id="330" w:author="Arfa Aijazi" w:date="2024-02-04T14:37:00Z">
        <w:r w:rsidR="00E25285">
          <w:t xml:space="preserve">any </w:t>
        </w:r>
      </w:ins>
      <w:r w:rsidRPr="00BE49E1">
        <w:t xml:space="preserve">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1DE91675"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w:t>
      </w:r>
      <w:r w:rsidR="00492227">
        <w:t>“</w:t>
      </w:r>
      <w:r w:rsidR="00DC446E" w:rsidRPr="00BE49E1">
        <w:t>Climate + Demographics</w:t>
      </w:r>
      <w:r w:rsidR="00492227">
        <w:t>”</w:t>
      </w:r>
      <w:r w:rsidR="00DC446E" w:rsidRPr="00BE49E1">
        <w:t xml:space="preserve"> model the best machine learning algorithm was penalized discriminant analysis with SMOTE sub-sampling. For the </w:t>
      </w:r>
      <w:r w:rsidR="00863360" w:rsidRPr="00BE49E1">
        <w:t>“</w:t>
      </w:r>
      <w:r w:rsidR="00DC446E" w:rsidRPr="00BE49E1">
        <w:t>+ Buildings</w:t>
      </w:r>
      <w:r w:rsidR="00863360" w:rsidRPr="00BE49E1">
        <w:t>”</w:t>
      </w:r>
      <w:r w:rsidR="00DC446E" w:rsidRPr="00BE49E1">
        <w:t xml:space="preserve"> model, the best machine learning algorithm was </w:t>
      </w:r>
      <w:r w:rsidR="00DC446E" w:rsidRPr="00BE49E1">
        <w:lastRenderedPageBreak/>
        <w:t>stochastic gradient boosting with up-sampling.</w:t>
      </w:r>
      <w:r w:rsidR="000A4220" w:rsidRPr="00BE49E1">
        <w:t xml:space="preserve"> W</w:t>
      </w:r>
      <w:r w:rsidR="00B218E7" w:rsidRPr="00BE49E1">
        <w:t>e find</w:t>
      </w:r>
      <w:ins w:id="331" w:author="Arfa Aijazi" w:date="2024-02-04T17:34:00Z">
        <w:r w:rsidR="00492227">
          <w:t xml:space="preserve"> that including detailed building characteristics as model input</w:t>
        </w:r>
      </w:ins>
      <w:ins w:id="332" w:author="Arfa Aijazi" w:date="2024-02-04T17:35:00Z">
        <w:r w:rsidR="00492227">
          <w:t>s gives</w:t>
        </w:r>
      </w:ins>
      <w:r w:rsidR="00B218E7" w:rsidRPr="00BE49E1">
        <w:t xml:space="preserve"> a 13% increase in balanced accuracy, 15% increase in recall, and 3% increase in precision. These results are statistically significant with a p &lt; 0.001 and have a moderate to strong effect size. </w:t>
      </w:r>
    </w:p>
    <w:p w14:paraId="4B740EA0" w14:textId="466775D5" w:rsidR="009F36C7" w:rsidRPr="00BE49E1" w:rsidRDefault="000A4220" w:rsidP="009F36C7">
      <w:r w:rsidRPr="00BE49E1">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333"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r w:rsidR="00863360" w:rsidRPr="00BE49E1">
        <w:t xml:space="preserve"> </w:t>
      </w:r>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w:t>
      </w:r>
      <w:r w:rsidR="00492227">
        <w:t>“</w:t>
      </w:r>
      <w:r w:rsidR="00C6465B" w:rsidRPr="00BE49E1">
        <w:t>Climate + Demographics</w:t>
      </w:r>
      <w:r w:rsidR="00492227">
        <w:t>”</w:t>
      </w:r>
      <w:r w:rsidR="00C6465B" w:rsidRPr="00BE49E1">
        <w:t xml:space="preserve"> input features group the best multinomial model used SMOTE sub-sampling and that of the best </w:t>
      </w:r>
      <w:r w:rsidR="00492227">
        <w:t>“</w:t>
      </w:r>
      <w:r w:rsidR="00C6465B" w:rsidRPr="00BE49E1">
        <w:t>+ Buildings</w:t>
      </w:r>
      <w:r w:rsidR="00492227">
        <w:t>”</w:t>
      </w:r>
      <w:r w:rsidR="00C6465B" w:rsidRPr="00BE49E1">
        <w:t xml:space="preserve"> input features group used ROSE sub-sampling. </w:t>
      </w:r>
      <w:proofErr w:type="gramStart"/>
      <w:r w:rsidR="00863360" w:rsidRPr="00BE49E1">
        <w:t>Also</w:t>
      </w:r>
      <w:proofErr w:type="gramEnd"/>
      <w:r w:rsidR="00863360" w:rsidRPr="00BE49E1">
        <w:t xml:space="preserve"> here t</w:t>
      </w:r>
      <w:r w:rsidR="00C6465B" w:rsidRPr="00BE49E1">
        <w:t xml:space="preserve">he error bars represent the 95% confidence interval, which we calculated from 30 bootstrapped sample iterations, each with a different training and test data split. We greyed out points where the </w:t>
      </w:r>
      <w:commentRangeStart w:id="334"/>
      <w:commentRangeStart w:id="335"/>
      <w:r w:rsidR="00C6465B" w:rsidRPr="00BE49E1">
        <w:t>95% confidence interval included 0</w:t>
      </w:r>
      <w:commentRangeEnd w:id="334"/>
      <w:r w:rsidR="005F1C5B" w:rsidRPr="00BE49E1">
        <w:rPr>
          <w:rStyle w:val="CommentReference"/>
        </w:rPr>
        <w:commentReference w:id="334"/>
      </w:r>
      <w:commentRangeEnd w:id="335"/>
      <w:r w:rsidR="00BB5B2A">
        <w:rPr>
          <w:rStyle w:val="CommentReference"/>
        </w:rPr>
        <w:commentReference w:id="335"/>
      </w:r>
      <w:r w:rsidR="00C6465B" w:rsidRPr="00BE49E1">
        <w:t>. Variable names that are crossed out were eliminated during pre-processing</w:t>
      </w:r>
      <w:del w:id="336" w:author="Arfa Aijazi" w:date="2024-02-25T13:26:00Z">
        <w:r w:rsidR="00C6465B" w:rsidRPr="00BE49E1" w:rsidDel="002F351E">
          <w:delText xml:space="preserve"> due to zero or near-zero variance</w:delText>
        </w:r>
      </w:del>
      <w:r w:rsidR="00C6465B" w:rsidRPr="00BE49E1">
        <w:t xml:space="preserve">. </w:t>
      </w:r>
      <w:r w:rsidR="000906F0" w:rsidRPr="00BE49E1">
        <w:t xml:space="preserve">We find that in the </w:t>
      </w:r>
      <w:r w:rsidR="00492227">
        <w:t>“</w:t>
      </w:r>
      <w:r w:rsidR="000906F0" w:rsidRPr="00BE49E1">
        <w:t>Climate + Demographics</w:t>
      </w:r>
      <w:r w:rsidR="00492227">
        <w:t>”</w:t>
      </w:r>
      <w:r w:rsidR="000906F0" w:rsidRPr="00BE49E1">
        <w:t xml:space="preserve"> model, the variables with the largest </w:t>
      </w:r>
      <w:r w:rsidR="0081394D" w:rsidRPr="00BE49E1">
        <w:t>magnitude</w:t>
      </w:r>
      <w:r w:rsidR="000906F0" w:rsidRPr="00BE49E1">
        <w:t xml:space="preserve"> are (in decreasing order): </w:t>
      </w:r>
      <w:commentRangeStart w:id="337"/>
      <w:r w:rsidR="000906F0" w:rsidRPr="00BE49E1">
        <w:t xml:space="preserve">poverty, </w:t>
      </w:r>
      <w:r w:rsidR="00F85D9E" w:rsidRPr="00BE49E1">
        <w:t>non-white</w:t>
      </w:r>
      <w:commentRangeEnd w:id="337"/>
      <w:r w:rsidR="005C2B74" w:rsidRPr="00BE49E1">
        <w:rPr>
          <w:rStyle w:val="CommentReference"/>
        </w:rPr>
        <w:commentReference w:id="337"/>
      </w:r>
      <w:r w:rsidR="00823CA8" w:rsidRPr="00BE49E1">
        <w:t xml:space="preserve">, renting, employment, older than 65, and lives alone. For the </w:t>
      </w:r>
      <w:r w:rsidR="00BB5B2A">
        <w:t>“</w:t>
      </w:r>
      <w:r w:rsidR="00823CA8" w:rsidRPr="00BE49E1">
        <w:t>+ Buildings</w:t>
      </w:r>
      <w:r w:rsidR="00BB5B2A">
        <w:t>”</w:t>
      </w:r>
      <w:r w:rsidR="00823CA8" w:rsidRPr="00BE49E1">
        <w:t xml:space="preserve"> model, the variables with</w:t>
      </w:r>
      <w:r w:rsidR="0081394D" w:rsidRPr="00BE49E1">
        <w:t xml:space="preserve"> the largest magnitude are (in decreasing order): energy insecurity, non-white, poverty, infiltration</w:t>
      </w:r>
      <w:commentRangeStart w:id="338"/>
      <w:r w:rsidR="0081394D" w:rsidRPr="00BE49E1">
        <w:t xml:space="preserve">,  </w:t>
      </w:r>
      <w:commentRangeEnd w:id="338"/>
      <w:r w:rsidR="00D84348" w:rsidRPr="00BE49E1">
        <w:rPr>
          <w:rStyle w:val="CommentReference"/>
        </w:rPr>
        <w:commentReference w:id="338"/>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339"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w:t>
      </w:r>
      <w:r w:rsidR="00BB5B2A">
        <w:t>“</w:t>
      </w:r>
      <w:r w:rsidR="009354D5" w:rsidRPr="00BE49E1">
        <w:t>Climate + Demographics</w:t>
      </w:r>
      <w:r w:rsidR="00BB5B2A">
        <w:t>”</w:t>
      </w:r>
      <w:r w:rsidR="009354D5" w:rsidRPr="00BE49E1">
        <w:t xml:space="preserve"> model. </w:t>
      </w:r>
    </w:p>
    <w:p w14:paraId="2F8304A5" w14:textId="4E4216F3" w:rsidR="009F36C7" w:rsidRPr="00BE49E1" w:rsidRDefault="00CC3C31" w:rsidP="005B5AD3">
      <w:pPr>
        <w:pStyle w:val="Figurecaption"/>
      </w:pPr>
      <w:commentRangeStart w:id="340"/>
      <w:commentRangeStart w:id="341"/>
      <w:commentRangeStart w:id="342"/>
      <w:r w:rsidRPr="00BE49E1">
        <w:rPr>
          <w:noProof/>
        </w:rPr>
        <w:lastRenderedPageBreak/>
        <w:drawing>
          <wp:inline distT="0" distB="0" distL="0" distR="0" wp14:anchorId="58775825" wp14:editId="1DE58C5E">
            <wp:extent cx="5943600" cy="6857999"/>
            <wp:effectExtent l="0" t="0" r="0"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57999"/>
                    </a:xfrm>
                    <a:prstGeom prst="rect">
                      <a:avLst/>
                    </a:prstGeom>
                  </pic:spPr>
                </pic:pic>
              </a:graphicData>
            </a:graphic>
          </wp:inline>
        </w:drawing>
      </w:r>
      <w:commentRangeEnd w:id="340"/>
      <w:r w:rsidR="00863360" w:rsidRPr="00BE49E1">
        <w:rPr>
          <w:rStyle w:val="CommentReference"/>
        </w:rPr>
        <w:commentReference w:id="340"/>
      </w:r>
      <w:commentRangeEnd w:id="341"/>
      <w:r w:rsidR="00C7780F" w:rsidRPr="00BE49E1">
        <w:rPr>
          <w:rStyle w:val="CommentReference"/>
        </w:rPr>
        <w:commentReference w:id="341"/>
      </w:r>
      <w:commentRangeEnd w:id="342"/>
      <w:r w:rsidR="00127BCD">
        <w:rPr>
          <w:rStyle w:val="CommentReference"/>
        </w:rPr>
        <w:commentReference w:id="342"/>
      </w:r>
    </w:p>
    <w:p w14:paraId="60A70E45" w14:textId="54923781" w:rsidR="00814307" w:rsidRPr="00814307" w:rsidRDefault="005B5AD3" w:rsidP="00814307">
      <w:pPr>
        <w:pStyle w:val="Figurecaption"/>
        <w:rPr>
          <w:rStyle w:val="CommentReference"/>
          <w:sz w:val="18"/>
          <w:szCs w:val="18"/>
        </w:rPr>
      </w:pPr>
      <w:r w:rsidRPr="00BE49E1">
        <w:t xml:space="preserve">Figure </w:t>
      </w:r>
      <w:r>
        <w:fldChar w:fldCharType="begin"/>
      </w:r>
      <w:r>
        <w:instrText xml:space="preserve"> SEQ Figure \* ARABIC </w:instrText>
      </w:r>
      <w:r>
        <w:fldChar w:fldCharType="separate"/>
      </w:r>
      <w:r w:rsidR="00A21CA9" w:rsidRPr="00BE49E1">
        <w:rPr>
          <w:noProof/>
        </w:rPr>
        <w:t>2</w:t>
      </w:r>
      <w:r>
        <w:rPr>
          <w:noProof/>
        </w:rPr>
        <w:fldChar w:fldCharType="end"/>
      </w:r>
      <w:bookmarkEnd w:id="333"/>
      <w:r w:rsidRPr="00BE49E1">
        <w:t>:</w:t>
      </w:r>
      <w:r w:rsidR="00474A4F" w:rsidRPr="00BE49E1">
        <w:t xml:space="preserve"> a) </w:t>
      </w:r>
      <w:r w:rsidR="000267BE" w:rsidRPr="00BE49E1">
        <w:t>O</w:t>
      </w:r>
      <w:r w:rsidR="00474A4F" w:rsidRPr="00BE49E1">
        <w:t>verall machine learning model performance across all</w:t>
      </w:r>
      <w:r w:rsidR="00684017" w:rsidRPr="00BE49E1">
        <w:t xml:space="preserve"> 80 </w:t>
      </w:r>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w:t>
      </w:r>
      <w:r w:rsidR="00814307">
        <w:t xml:space="preserve"> group</w:t>
      </w:r>
      <w:r w:rsidR="00474A4F" w:rsidRPr="00BE49E1">
        <w:t>,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r w:rsidR="00127BCD">
        <w:t xml:space="preserve">model. </w:t>
      </w:r>
      <w:proofErr w:type="gramStart"/>
      <w:r w:rsidR="00127BCD" w:rsidRPr="00BE49E1">
        <w:t>Also</w:t>
      </w:r>
      <w:proofErr w:type="gramEnd"/>
      <w:r w:rsidR="00127BCD" w:rsidRPr="00BE49E1">
        <w:t xml:space="preserve"> here the error bars </w:t>
      </w:r>
      <w:r w:rsidR="00127BCD" w:rsidRPr="00BE49E1">
        <w:lastRenderedPageBreak/>
        <w:t xml:space="preserve">represent the 95% confidence interval, which we calculated from 30 bootstrapped sample iterations, each with a different training and test data split. We greyed out points where the 95% confidence interval included 0. Variable names that are crossed out were eliminated during pre-processing due to zero or near-zero </w:t>
      </w:r>
      <w:commentRangeStart w:id="343"/>
      <w:r w:rsidR="00127BCD" w:rsidRPr="00BE49E1">
        <w:t>variance</w:t>
      </w:r>
      <w:commentRangeEnd w:id="343"/>
      <w:r w:rsidR="00814307">
        <w:rPr>
          <w:rStyle w:val="CommentReference"/>
        </w:rPr>
        <w:commentReference w:id="343"/>
      </w:r>
      <w:r w:rsidR="00127BCD" w:rsidRPr="00BE49E1">
        <w:t xml:space="preserve">. </w:t>
      </w:r>
    </w:p>
    <w:p w14:paraId="2B61B5FD" w14:textId="1EAB6E35" w:rsidR="004D18D7" w:rsidRPr="00BE49E1" w:rsidRDefault="004D18D7" w:rsidP="00814307">
      <w:pPr>
        <w:pStyle w:val="Heading1List"/>
      </w:pPr>
      <w:r w:rsidRPr="00BE49E1">
        <w:t>Discussion</w:t>
      </w:r>
    </w:p>
    <w:p w14:paraId="425ECFFC" w14:textId="3D5E509D" w:rsidR="00BC1BEB" w:rsidRPr="00BE49E1" w:rsidDel="00E113A1" w:rsidRDefault="00BC1BEB" w:rsidP="00BC1BEB">
      <w:pPr>
        <w:pStyle w:val="Heading2List"/>
        <w:rPr>
          <w:del w:id="344" w:author="Arfa Aijazi" w:date="2024-02-25T13:47:00Z"/>
        </w:rPr>
      </w:pPr>
      <w:del w:id="345" w:author="Arfa Aijazi" w:date="2024-02-25T13:47:00Z">
        <w:r w:rsidRPr="00BE49E1" w:rsidDel="00E113A1">
          <w:delText xml:space="preserve">Prevalence of temperature-related </w:delText>
        </w:r>
        <w:r w:rsidR="0025514A" w:rsidRPr="00BE49E1" w:rsidDel="00E113A1">
          <w:delText>illness</w:delText>
        </w:r>
        <w:r w:rsidRPr="00BE49E1" w:rsidDel="00E113A1">
          <w:delText xml:space="preserve"> in population</w:delText>
        </w:r>
      </w:del>
    </w:p>
    <w:p w14:paraId="4BC6EF18" w14:textId="0444A5D4" w:rsidR="00805B9F" w:rsidRPr="00BE49E1" w:rsidRDefault="00E45022" w:rsidP="00805B9F">
      <w:r w:rsidRPr="00BE49E1">
        <w:t xml:space="preserve">The population estimates from RECS provide new information about </w:t>
      </w:r>
      <w:r w:rsidR="00AA5A01" w:rsidRPr="00BE49E1">
        <w:t>self-reported</w:t>
      </w:r>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r w:rsidR="00950E4D" w:rsidRPr="00BE49E1">
        <w:t xml:space="preserve">U.S. </w:t>
      </w:r>
      <w:r w:rsidR="00BC1BEB" w:rsidRPr="00BE49E1">
        <w:t>national data on heat</w:t>
      </w:r>
      <w:ins w:id="346" w:author="Arfa Aijazi" w:date="2024-02-25T14:21:00Z">
        <w:r w:rsidR="00641A1E">
          <w:t>-</w:t>
        </w:r>
      </w:ins>
      <w:del w:id="347" w:author="Arfa Aijazi" w:date="2024-02-25T14:21:00Z">
        <w:r w:rsidR="00BC1BEB" w:rsidRPr="00BE49E1" w:rsidDel="00641A1E">
          <w:delText xml:space="preserve"> </w:delText>
        </w:r>
      </w:del>
      <w:r w:rsidR="00BC1BEB" w:rsidRPr="00BE49E1">
        <w:t xml:space="preserve">related </w:t>
      </w:r>
      <w:r w:rsidR="00444379">
        <w:t>health hazards</w:t>
      </w:r>
      <w:r w:rsidR="00BC1BEB" w:rsidRPr="00BE49E1">
        <w:t xml:space="preserve">, namely the </w:t>
      </w:r>
      <w:hyperlink r:id="rId16" w:history="1">
        <w:r w:rsidR="00BC1BEB" w:rsidRPr="00BE49E1">
          <w:rPr>
            <w:rStyle w:val="Hyperlink"/>
          </w:rPr>
          <w:t>Center for Disease Control’s Heat &amp; Health Tracker</w:t>
        </w:r>
      </w:hyperlink>
      <w:r w:rsidR="00BC1BEB" w:rsidRPr="00BE49E1">
        <w:t xml:space="preserve">, these sources often rely on data from hospital records or </w:t>
      </w:r>
      <w:commentRangeStart w:id="348"/>
      <w:commentRangeStart w:id="349"/>
      <w:r w:rsidR="00BC1BEB" w:rsidRPr="00BE49E1">
        <w:t>emergency room visits</w:t>
      </w:r>
      <w:commentRangeEnd w:id="348"/>
      <w:r w:rsidR="00DD0A1A" w:rsidRPr="00BE49E1">
        <w:rPr>
          <w:rStyle w:val="CommentReference"/>
        </w:rPr>
        <w:commentReference w:id="348"/>
      </w:r>
      <w:commentRangeEnd w:id="349"/>
      <w:r w:rsidR="00E113A1">
        <w:rPr>
          <w:rStyle w:val="CommentReference"/>
        </w:rPr>
        <w:commentReference w:id="349"/>
      </w:r>
      <w:r w:rsidR="00BC1BEB" w:rsidRPr="00BE49E1">
        <w:t xml:space="preserve">, which </w:t>
      </w:r>
      <w:r w:rsidR="00950E4D" w:rsidRPr="00BE49E1">
        <w:t xml:space="preserve">have been criticized for their ability to properly count temperature-related </w:t>
      </w:r>
      <w:r w:rsidR="001D4E27" w:rsidRPr="00BE49E1">
        <w:t>issues</w:t>
      </w:r>
      <w:commentRangeStart w:id="350"/>
      <w:r w:rsidR="001D4E27" w:rsidRPr="00BE49E1">
        <w:t xml:space="preserve"> </w:t>
      </w:r>
      <w:del w:id="351" w:author="Arfa Aijazi" w:date="2024-02-25T13:45:00Z">
        <w:r w:rsidR="001D4E27" w:rsidRPr="00BE49E1" w:rsidDel="00E113A1">
          <w:delText>(XX</w:delText>
        </w:r>
      </w:del>
      <w:ins w:id="352" w:author="Arfa Aijazi" w:date="2024-02-25T13:45:00Z">
        <w:r w:rsidR="00E113A1">
          <w:t xml:space="preserve"> </w:t>
        </w:r>
      </w:ins>
      <w:r w:rsidR="00E113A1">
        <w:fldChar w:fldCharType="begin"/>
      </w:r>
      <w:r w:rsidR="00E113A1">
        <w:instrText xml:space="preserve"> ADDIN ZOTERO_ITEM CSL_CITATION {"citationID":"La7tboIa","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fldChar w:fldCharType="separate"/>
      </w:r>
      <w:r w:rsidR="00E113A1">
        <w:rPr>
          <w:noProof/>
        </w:rPr>
        <w:t>(Ostro et al. 2009; Lane 2018)</w:t>
      </w:r>
      <w:r w:rsidR="00E113A1">
        <w:fldChar w:fldCharType="end"/>
      </w:r>
      <w:del w:id="353" w:author="Arfa Aijazi" w:date="2024-02-25T13:45:00Z">
        <w:r w:rsidR="001D4E27" w:rsidRPr="00BE49E1" w:rsidDel="00E113A1">
          <w:delText>X)</w:delText>
        </w:r>
      </w:del>
      <w:commentRangeEnd w:id="350"/>
      <w:r w:rsidR="001D4E27" w:rsidRPr="00BE49E1">
        <w:rPr>
          <w:rStyle w:val="CommentReference"/>
        </w:rPr>
        <w:commentReference w:id="350"/>
      </w:r>
      <w:r w:rsidR="00BC1BEB" w:rsidRPr="00BE49E1">
        <w:t xml:space="preserve">. </w:t>
      </w:r>
      <w:moveFromRangeStart w:id="354" w:author="Arfa Aijazi" w:date="2024-02-25T14:48:00Z" w:name="move159764908"/>
      <w:moveFrom w:id="355" w:author="Arfa Aijazi" w:date="2024-02-25T14:48:00Z">
        <w:r w:rsidR="00BC1BEB" w:rsidRPr="00BE49E1" w:rsidDel="004047A0">
          <w:t xml:space="preserve">While the RECS survey questions related to temperature-related </w:t>
        </w:r>
        <w:r w:rsidR="0025514A" w:rsidRPr="00BE49E1" w:rsidDel="004047A0">
          <w:t>illness</w:t>
        </w:r>
        <w:r w:rsidR="00BC1BEB" w:rsidRPr="00BE49E1" w:rsidDel="004047A0">
          <w:t xml:space="preserve"> are limited, it does </w:t>
        </w:r>
        <w:r w:rsidR="001D4E27" w:rsidRPr="00BE49E1" w:rsidDel="004047A0">
          <w:t xml:space="preserve">explicitly </w:t>
        </w:r>
        <w:r w:rsidR="000C0BCD" w:rsidRPr="00BE49E1" w:rsidDel="004047A0">
          <w:t>indicate</w:t>
        </w:r>
        <w:r w:rsidR="00BC1BEB" w:rsidRPr="00BE49E1" w:rsidDel="004047A0">
          <w:t xml:space="preserve"> indoor extreme temperature exposure</w:t>
        </w:r>
        <w:r w:rsidR="000C0BCD" w:rsidRPr="00BE49E1" w:rsidDel="004047A0">
          <w:t xml:space="preserve"> at home</w:t>
        </w:r>
        <w:r w:rsidR="009B4F0C" w:rsidDel="004047A0">
          <w:t>,</w:t>
        </w:r>
        <w:r w:rsidR="00AA5A01" w:rsidRPr="00BE49E1" w:rsidDel="004047A0">
          <w:t xml:space="preserve"> but it is based on self-reported assessment</w:t>
        </w:r>
        <w:r w:rsidR="000C0BCD" w:rsidRPr="00BE49E1" w:rsidDel="004047A0">
          <w:t xml:space="preserve">. </w:t>
        </w:r>
        <w:r w:rsidR="00805B9F" w:rsidRPr="00BE49E1" w:rsidDel="004047A0">
          <w:t>RECS excludes vacant, seasonal</w:t>
        </w:r>
        <w:r w:rsidR="0005736D" w:rsidRPr="00BE49E1" w:rsidDel="004047A0">
          <w:t xml:space="preserve"> or vacation homes, and group quarters such as prisons, military barracks, dormitories, and nursing homes.</w:t>
        </w:r>
        <w:r w:rsidRPr="00BE49E1" w:rsidDel="004047A0">
          <w:t xml:space="preserve"> The exclusion of nursing homes is particularly relevant because they generally house a population with higher vulnerability. </w:t>
        </w:r>
      </w:moveFrom>
      <w:moveFromRangeEnd w:id="354"/>
      <w:r w:rsidR="0025514A" w:rsidRPr="00BE49E1">
        <w:t xml:space="preserve">To our knowledge there are also no national statistics tracking cold-related illness or death, which our results and others show </w:t>
      </w:r>
      <w:ins w:id="356" w:author="Arfa Aijazi" w:date="2024-02-25T14:49:00Z">
        <w:r w:rsidR="004047A0">
          <w:t>constitute</w:t>
        </w:r>
      </w:ins>
      <w:del w:id="357" w:author="Arfa Aijazi" w:date="2024-02-25T14:48:00Z">
        <w:r w:rsidR="0025514A" w:rsidRPr="00BE49E1" w:rsidDel="004047A0">
          <w:delText>are</w:delText>
        </w:r>
      </w:del>
      <w:r w:rsidR="0025514A" w:rsidRPr="00BE49E1">
        <w:t xml:space="preserve"> a higher proportion of temperature-related health hazards</w:t>
      </w:r>
      <w:commentRangeStart w:id="358"/>
      <w:commentRangeStart w:id="359"/>
      <w:r w:rsidR="0025514A" w:rsidRPr="00BE49E1">
        <w:t xml:space="preserve">. </w:t>
      </w:r>
      <w:commentRangeEnd w:id="358"/>
      <w:r w:rsidR="009426CE" w:rsidRPr="00BE49E1">
        <w:rPr>
          <w:rStyle w:val="CommentReference"/>
        </w:rPr>
        <w:commentReference w:id="358"/>
      </w:r>
      <w:commentRangeEnd w:id="359"/>
      <w:r w:rsidR="00C13F80">
        <w:rPr>
          <w:rStyle w:val="CommentReference"/>
        </w:rPr>
        <w:commentReference w:id="359"/>
      </w:r>
    </w:p>
    <w:p w14:paraId="7B8799F1" w14:textId="4F1E0A9A" w:rsidR="00BC1BEB" w:rsidRPr="00BE49E1" w:rsidDel="00E113A1" w:rsidRDefault="00BC1BEB" w:rsidP="00BC1BEB">
      <w:pPr>
        <w:pStyle w:val="Heading2List"/>
        <w:rPr>
          <w:del w:id="360" w:author="Arfa Aijazi" w:date="2024-02-25T13:47:00Z"/>
        </w:rPr>
      </w:pPr>
      <w:del w:id="361" w:author="Arfa Aijazi" w:date="2024-02-25T13:47:00Z">
        <w:r w:rsidRPr="00BE49E1" w:rsidDel="00E113A1">
          <w:delText xml:space="preserve">Predicting temperature-related </w:delText>
        </w:r>
        <w:r w:rsidR="0025514A" w:rsidRPr="00BE49E1" w:rsidDel="00E113A1">
          <w:delText>illness</w:delText>
        </w:r>
      </w:del>
    </w:p>
    <w:p w14:paraId="639D8A8B" w14:textId="3B87DAFC"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362"/>
      <w:commentRangeStart w:id="363"/>
      <w:r w:rsidR="009426CE" w:rsidRPr="00BE49E1">
        <w:t>reported</w:t>
      </w:r>
      <w:commentRangeEnd w:id="362"/>
      <w:r w:rsidR="009426CE" w:rsidRPr="00BE49E1">
        <w:rPr>
          <w:rStyle w:val="CommentReference"/>
        </w:rPr>
        <w:commentReference w:id="362"/>
      </w:r>
      <w:commentRangeEnd w:id="363"/>
      <w:r w:rsidR="00E1283A">
        <w:rPr>
          <w:rStyle w:val="CommentReference"/>
        </w:rPr>
        <w:commentReference w:id="363"/>
      </w:r>
      <w:r w:rsidR="009426CE" w:rsidRPr="00BE49E1">
        <w:t xml:space="preserve"> </w:t>
      </w:r>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r w:rsidR="009426CE" w:rsidRPr="00BE49E1">
        <w:t xml:space="preserve">assign </w:t>
      </w:r>
      <w:r w:rsidR="00D6594A" w:rsidRPr="00BE49E1">
        <w:t>more false positive</w:t>
      </w:r>
      <w:r w:rsidR="009426CE" w:rsidRPr="00BE49E1">
        <w:t xml:space="preserve"> classifications</w:t>
      </w:r>
      <w:r w:rsidR="00AA5A01" w:rsidRPr="00BE49E1">
        <w:t xml:space="preserve"> (classifying </w:t>
      </w:r>
      <w:del w:id="364" w:author="Arfa Aijazi" w:date="2024-02-04T22:41:00Z">
        <w:r w:rsidR="00AA5A01" w:rsidRPr="00BE49E1" w:rsidDel="00E31585">
          <w:delText>safe building</w:delText>
        </w:r>
      </w:del>
      <w:ins w:id="365" w:author="Arfa Aijazi" w:date="2024-02-04T22:59:00Z">
        <w:r w:rsidR="00F64662">
          <w:t>reportedly unaffected</w:t>
        </w:r>
      </w:ins>
      <w:ins w:id="366" w:author="Arfa Aijazi" w:date="2024-02-04T22:41:00Z">
        <w:r w:rsidR="00E31585">
          <w:t xml:space="preserve"> household</w:t>
        </w:r>
      </w:ins>
      <w:ins w:id="367" w:author="Arfa Aijazi" w:date="2024-02-04T22:59:00Z">
        <w:r w:rsidR="00F64662">
          <w:t>s</w:t>
        </w:r>
      </w:ins>
      <w:r w:rsidR="00AA5A01" w:rsidRPr="00BE49E1">
        <w:t xml:space="preserve"> as </w:t>
      </w:r>
      <w:del w:id="368" w:author="Arfa Aijazi" w:date="2024-02-04T22:40:00Z">
        <w:r w:rsidR="00AA5A01" w:rsidRPr="00BE49E1" w:rsidDel="00E31585">
          <w:delText>building</w:delText>
        </w:r>
      </w:del>
      <w:ins w:id="369" w:author="Arfa Aijazi" w:date="2024-02-04T22:40:00Z">
        <w:r w:rsidR="00E31585">
          <w:t>household</w:t>
        </w:r>
      </w:ins>
      <w:ins w:id="370" w:author="Arfa Aijazi" w:date="2024-02-04T22:59:00Z">
        <w:r w:rsidR="00F64662">
          <w:t>s</w:t>
        </w:r>
      </w:ins>
      <w:r w:rsidR="00AA5A01" w:rsidRPr="00BE49E1">
        <w:t xml:space="preserve"> with temperature </w:t>
      </w:r>
      <w:proofErr w:type="gramStart"/>
      <w:r w:rsidR="00AA5A01" w:rsidRPr="00BE49E1">
        <w:t>related-illness</w:t>
      </w:r>
      <w:proofErr w:type="gramEnd"/>
      <w:r w:rsidR="00AA5A01" w:rsidRPr="00BE49E1">
        <w:t>).</w:t>
      </w:r>
      <w:r w:rsidR="00D6594A" w:rsidRPr="00BE49E1">
        <w:t xml:space="preserve"> Given that temperature-related </w:t>
      </w:r>
      <w:r w:rsidR="0025514A" w:rsidRPr="00BE49E1">
        <w:t>illness</w:t>
      </w:r>
      <w:r w:rsidR="00D6594A" w:rsidRPr="00BE49E1">
        <w:t xml:space="preserve"> is generally underreported</w:t>
      </w:r>
      <w:ins w:id="371" w:author="Arfa Aijazi" w:date="2024-02-25T13:48:00Z">
        <w:r w:rsidR="00E113A1">
          <w:t xml:space="preserve"> </w:t>
        </w:r>
      </w:ins>
      <w:r w:rsidR="00E113A1">
        <w:fldChar w:fldCharType="begin"/>
      </w:r>
      <w:r w:rsidR="00E113A1">
        <w:instrText xml:space="preserve"> ADDIN ZOTERO_ITEM CSL_CITATION {"citationID":"6IYPipvM","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fldChar w:fldCharType="separate"/>
      </w:r>
      <w:r w:rsidR="00E113A1">
        <w:rPr>
          <w:noProof/>
        </w:rPr>
        <w:t>(Ostro et al. 2009; Lane 2018)</w:t>
      </w:r>
      <w:r w:rsidR="00E113A1">
        <w:fldChar w:fldCharType="end"/>
      </w:r>
      <w:ins w:id="372" w:author="Arfa Aijazi" w:date="2024-02-25T13:48:00Z">
        <w:r w:rsidR="00E113A1">
          <w:t xml:space="preserve"> </w:t>
        </w:r>
      </w:ins>
      <w:ins w:id="373" w:author="Stefano Schiavon" w:date="2023-12-07T09:50:00Z">
        <w:del w:id="374" w:author="Arfa Aijazi" w:date="2024-02-25T13:48:00Z">
          <w:r w:rsidR="001D4E27" w:rsidRPr="00BE49E1" w:rsidDel="00E113A1">
            <w:delText xml:space="preserve"> </w:delText>
          </w:r>
          <w:commentRangeStart w:id="375"/>
          <w:r w:rsidR="001D4E27" w:rsidRPr="00BE49E1" w:rsidDel="00E113A1">
            <w:delText>(xxx)</w:delText>
          </w:r>
        </w:del>
      </w:ins>
      <w:commentRangeEnd w:id="375"/>
      <w:ins w:id="376" w:author="Stefano Schiavon" w:date="2023-12-07T09:51:00Z">
        <w:del w:id="377" w:author="Arfa Aijazi" w:date="2024-02-25T13:48:00Z">
          <w:r w:rsidR="001D4E27" w:rsidRPr="00BE49E1" w:rsidDel="00E113A1">
            <w:rPr>
              <w:rStyle w:val="CommentReference"/>
            </w:rPr>
            <w:commentReference w:id="375"/>
          </w:r>
        </w:del>
      </w:ins>
      <w:ins w:id="378" w:author="Stefano Schiavon" w:date="2023-12-07T09:50:00Z">
        <w:del w:id="379" w:author="Arfa Aijazi" w:date="2024-02-25T13:48:00Z">
          <w:r w:rsidR="001D4E27" w:rsidRPr="00BE49E1" w:rsidDel="00E113A1">
            <w:delText xml:space="preserve"> </w:delText>
          </w:r>
        </w:del>
      </w:ins>
      <w:r w:rsidR="00D6594A" w:rsidRPr="00BE49E1">
        <w:t xml:space="preserve">providing public health interventions to these households may still be worthwhile. </w:t>
      </w:r>
      <w:r w:rsidR="00AA5A01" w:rsidRPr="00BE49E1">
        <w:t>Moreover, from a policy perspective it is more important to have a high recall</w:t>
      </w:r>
      <w:r w:rsidR="001D4E27" w:rsidRPr="00BE49E1">
        <w:t xml:space="preserve"> so</w:t>
      </w:r>
      <w:r w:rsidR="00153606" w:rsidRPr="00BE49E1">
        <w:t xml:space="preserve"> people that are in need are </w:t>
      </w:r>
      <w:del w:id="380" w:author="Arfa Aijazi" w:date="2024-02-04T22:44:00Z">
        <w:r w:rsidR="00153606" w:rsidRPr="00BE49E1" w:rsidDel="00E31585">
          <w:delText>found</w:delText>
        </w:r>
      </w:del>
      <w:ins w:id="381" w:author="Arfa Aijazi" w:date="2024-02-04T22:44:00Z">
        <w:r w:rsidR="00E31585">
          <w:t>identified</w:t>
        </w:r>
      </w:ins>
      <w:r w:rsidR="00AA5A01" w:rsidRPr="00BE49E1">
        <w:t xml:space="preserve">. Having </w:t>
      </w:r>
      <w:del w:id="382" w:author="Arfa Aijazi" w:date="2024-02-04T22:44:00Z">
        <w:r w:rsidR="00AA5A01" w:rsidRPr="00BE49E1" w:rsidDel="00E31585">
          <w:delText xml:space="preserve">a </w:delText>
        </w:r>
      </w:del>
      <w:r w:rsidR="00AA5A01" w:rsidRPr="00BE49E1">
        <w:t>low precision lead</w:t>
      </w:r>
      <w:r w:rsidR="00806C56" w:rsidRPr="00BE49E1">
        <w:t>s</w:t>
      </w:r>
      <w:r w:rsidR="00AA5A01" w:rsidRPr="00BE49E1">
        <w:t xml:space="preserve"> to a more expensive, and therefore less cost-effective, policy intervention. </w:t>
      </w:r>
    </w:p>
    <w:p w14:paraId="59C361C1" w14:textId="387FDA2E" w:rsidR="00BC1BEB" w:rsidRDefault="00D6594A" w:rsidP="00211BB9">
      <w:pPr>
        <w:rPr>
          <w:ins w:id="383" w:author="Arfa Aijazi" w:date="2024-02-25T14:48:00Z"/>
        </w:rPr>
      </w:pPr>
      <w:r w:rsidRPr="00BE49E1">
        <w:t xml:space="preserve">Our analysis of variable coefficients in the top-performing regression models indicates the importance of </w:t>
      </w:r>
      <w:r w:rsidR="00013D5E" w:rsidRPr="00BE49E1">
        <w:t xml:space="preserve">reported </w:t>
      </w:r>
      <w:r w:rsidRPr="00BE49E1">
        <w:t xml:space="preserve">energy insecurity </w:t>
      </w:r>
      <w:r w:rsidR="00EA4857" w:rsidRPr="00BE49E1">
        <w:t xml:space="preserve">among </w:t>
      </w:r>
      <w:r w:rsidR="00153606" w:rsidRPr="00BE49E1">
        <w:t>all the considered variables</w:t>
      </w:r>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r w:rsidR="001D4E27" w:rsidRPr="00BE49E1">
        <w:t xml:space="preserve"> The HVAC must </w:t>
      </w:r>
      <w:del w:id="384" w:author="Arfa Aijazi" w:date="2024-02-04T23:01:00Z">
        <w:r w:rsidR="001D4E27" w:rsidRPr="00BE49E1" w:rsidDel="00F64662">
          <w:delText>work</w:delText>
        </w:r>
      </w:del>
      <w:r w:rsidR="00F64662" w:rsidRPr="00BE49E1">
        <w:t>work,</w:t>
      </w:r>
      <w:r w:rsidR="001D4E27" w:rsidRPr="00BE49E1">
        <w:t xml:space="preserve"> and the building occupant should be able to afford to run </w:t>
      </w:r>
      <w:ins w:id="385" w:author="Arfa Aijazi" w:date="2024-02-25T13:49:00Z">
        <w:r w:rsidR="00E113A1">
          <w:t xml:space="preserve">and maintain </w:t>
        </w:r>
      </w:ins>
      <w:r w:rsidR="001D4E27" w:rsidRPr="00BE49E1">
        <w:t>it.</w:t>
      </w:r>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r w:rsidR="00042BE6" w:rsidRPr="00BE49E1">
        <w:t xml:space="preserve">rate </w:t>
      </w:r>
      <w:r w:rsidR="00EA4857" w:rsidRPr="00BE49E1">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386"/>
      <w:commentRangeStart w:id="387"/>
      <w:r w:rsidR="00E13ACE" w:rsidRPr="00BE49E1">
        <w:t xml:space="preserve"> energy insecurity</w:t>
      </w:r>
      <w:commentRangeEnd w:id="386"/>
      <w:r w:rsidR="00042BE6" w:rsidRPr="00BE49E1">
        <w:rPr>
          <w:rStyle w:val="CommentReference"/>
        </w:rPr>
        <w:commentReference w:id="386"/>
      </w:r>
      <w:commentRangeEnd w:id="387"/>
      <w:r w:rsidR="001B5253" w:rsidRPr="00BE49E1">
        <w:rPr>
          <w:rStyle w:val="CommentReference"/>
        </w:rPr>
        <w:commentReference w:id="387"/>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r w:rsidR="00042BE6" w:rsidRPr="00BE49E1">
        <w:t xml:space="preserve">could be limited in their effectiveness </w:t>
      </w:r>
      <w:r w:rsidR="00814174" w:rsidRPr="00BE49E1">
        <w:t xml:space="preserve">if they also do not </w:t>
      </w:r>
      <w:r w:rsidR="00C126C2" w:rsidRPr="00BE49E1">
        <w:t>provide a plan</w:t>
      </w:r>
      <w:r w:rsidR="00814174" w:rsidRPr="00BE49E1">
        <w:t xml:space="preserve"> for </w:t>
      </w:r>
      <w:commentRangeStart w:id="388"/>
      <w:r w:rsidR="00814174" w:rsidRPr="00BE49E1">
        <w:t xml:space="preserve">system maintenance </w:t>
      </w:r>
      <w:r w:rsidR="00042BE6" w:rsidRPr="00BE49E1">
        <w:t>(e.g., fix</w:t>
      </w:r>
      <w:r w:rsidR="00F862C0" w:rsidRPr="00BE49E1">
        <w:t xml:space="preserve"> or replace</w:t>
      </w:r>
      <w:r w:rsidR="00042BE6" w:rsidRPr="00BE49E1">
        <w:t xml:space="preserve"> when broken) </w:t>
      </w:r>
      <w:commentRangeEnd w:id="388"/>
      <w:r w:rsidR="00042BE6" w:rsidRPr="00BE49E1">
        <w:rPr>
          <w:rStyle w:val="CommentReference"/>
        </w:rPr>
        <w:commentReference w:id="388"/>
      </w:r>
      <w:r w:rsidR="00814174" w:rsidRPr="00BE49E1">
        <w:t xml:space="preserve">and </w:t>
      </w:r>
      <w:r w:rsidR="00F862C0" w:rsidRPr="00BE49E1">
        <w:t xml:space="preserve">support for its </w:t>
      </w:r>
      <w:r w:rsidR="00814174" w:rsidRPr="00BE49E1">
        <w:t>operation</w:t>
      </w:r>
      <w:r w:rsidR="00F862C0" w:rsidRPr="00BE49E1">
        <w:t xml:space="preserve"> (e.g. financial help to pay utility bills)</w:t>
      </w:r>
      <w:r w:rsidR="00814174" w:rsidRPr="00BE49E1">
        <w:t xml:space="preserve">. </w:t>
      </w:r>
    </w:p>
    <w:p w14:paraId="5C37FCD6" w14:textId="42ADE678" w:rsidR="004047A0" w:rsidRPr="00BE49E1" w:rsidRDefault="004047A0" w:rsidP="00211BB9">
      <w:moveToRangeStart w:id="389" w:author="Arfa Aijazi" w:date="2024-02-25T14:48:00Z" w:name="move159764908"/>
      <w:moveTo w:id="390" w:author="Arfa Aijazi" w:date="2024-02-25T14:48:00Z">
        <w:r w:rsidRPr="00BE49E1">
          <w:t>While the RECS survey questions related to temperature-related illness are limited, it does explicitly indicate indoor extreme temperature exposure at home</w:t>
        </w:r>
        <w:r>
          <w:t>,</w:t>
        </w:r>
        <w:r w:rsidRPr="00BE49E1">
          <w:t xml:space="preserve"> but it is based on self-reported assessment. RECS excludes vacant, seasonal or vacation homes, and group quarters such as prisons, </w:t>
        </w:r>
        <w:r w:rsidRPr="00BE49E1">
          <w:lastRenderedPageBreak/>
          <w:t>military barracks, dormitories, and nursing homes. The exclusion of nursing homes is particularly relevant because they generally house a population with higher vulnerability.</w:t>
        </w:r>
      </w:moveTo>
      <w:moveToRangeEnd w:id="389"/>
    </w:p>
    <w:p w14:paraId="1461775C" w14:textId="70B47836" w:rsidR="00211BB9" w:rsidRPr="00BE49E1" w:rsidRDefault="00211BB9" w:rsidP="00211BB9">
      <w:commentRangeStart w:id="391"/>
      <w:commentRangeStart w:id="392"/>
      <w:r w:rsidRPr="00BE49E1">
        <w:t>While RECS uniquely provides detailed information about the household’s demographic and building characteristic</w:t>
      </w:r>
      <w:ins w:id="393" w:author="Duncan Callaway" w:date="2023-12-11T17:52:00Z">
        <w:r w:rsidR="001B5253" w:rsidRPr="00BE49E1">
          <w:t>s</w:t>
        </w:r>
      </w:ins>
      <w:r w:rsidRPr="00BE49E1">
        <w:t>, survey responses are ultimately self-reported by a resident of the household. This means that building attributes that are not easy to see</w:t>
      </w:r>
      <w:r w:rsidR="001B5253" w:rsidRPr="00BE49E1">
        <w:t xml:space="preserve">, </w:t>
      </w:r>
      <w:r w:rsidRPr="00BE49E1">
        <w:t xml:space="preserve">such as insulation level and infiltration, may not be accurately reported. </w:t>
      </w:r>
      <w:r w:rsidR="002648C7" w:rsidRPr="00BE49E1">
        <w:t xml:space="preserve">Further research validating RECS survey responses with on-site investigation or documentation can help clarify this gap.  </w:t>
      </w:r>
      <w:commentRangeEnd w:id="391"/>
      <w:r w:rsidR="00EC762D" w:rsidRPr="00BE49E1">
        <w:rPr>
          <w:rStyle w:val="CommentReference"/>
        </w:rPr>
        <w:commentReference w:id="391"/>
      </w:r>
      <w:commentRangeEnd w:id="392"/>
      <w:r w:rsidR="001B5253" w:rsidRPr="00BE49E1">
        <w:rPr>
          <w:rStyle w:val="CommentReference"/>
        </w:rPr>
        <w:commentReference w:id="392"/>
      </w:r>
    </w:p>
    <w:p w14:paraId="21D6DF89" w14:textId="16FE297F" w:rsidR="00BC1BEB" w:rsidRPr="00BE49E1" w:rsidDel="00685296" w:rsidRDefault="00BC1BEB" w:rsidP="00805B9F">
      <w:pPr>
        <w:pStyle w:val="Heading2List"/>
        <w:rPr>
          <w:del w:id="394" w:author="Arfa Aijazi" w:date="2024-02-04T23:12:00Z"/>
        </w:rPr>
      </w:pPr>
      <w:commentRangeStart w:id="395"/>
      <w:del w:id="396" w:author="Arfa Aijazi" w:date="2024-02-04T23:12:00Z">
        <w:r w:rsidRPr="00BE49E1" w:rsidDel="00685296">
          <w:delText>Machine learning modeling</w:delText>
        </w:r>
      </w:del>
    </w:p>
    <w:p w14:paraId="44FF64E6" w14:textId="56FCA471" w:rsidR="00041EC8" w:rsidRPr="00BE49E1" w:rsidDel="00685296" w:rsidRDefault="00041EC8" w:rsidP="00041EC8">
      <w:pPr>
        <w:rPr>
          <w:del w:id="397" w:author="Arfa Aijazi" w:date="2024-02-04T23:12:00Z"/>
        </w:rPr>
      </w:pPr>
      <w:del w:id="398" w:author="Arfa Aijazi" w:date="2024-02-04T23:12:00Z">
        <w:r w:rsidRPr="00BE49E1" w:rsidDel="00685296">
          <w:delText xml:space="preserve">Imbalanced data sets are </w:delText>
        </w:r>
        <w:r w:rsidR="00E03730" w:rsidRPr="00BE49E1" w:rsidDel="00685296">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399"/>
        <w:r w:rsidR="00F16BF3" w:rsidRPr="00BE49E1" w:rsidDel="00685296">
          <w:delText>find</w:delText>
        </w:r>
      </w:del>
      <w:commentRangeEnd w:id="395"/>
      <w:r w:rsidR="002F3D14">
        <w:rPr>
          <w:rStyle w:val="CommentReference"/>
          <w:b/>
        </w:rPr>
        <w:commentReference w:id="395"/>
      </w:r>
      <w:del w:id="400" w:author="Arfa Aijazi" w:date="2024-02-04T23:12:00Z">
        <w:r w:rsidR="00F16BF3" w:rsidRPr="00BE49E1" w:rsidDel="00685296">
          <w:delText xml:space="preserve"> </w:delText>
        </w:r>
        <w:commentRangeEnd w:id="399"/>
        <w:r w:rsidR="001B5253" w:rsidRPr="00BE49E1" w:rsidDel="00685296">
          <w:rPr>
            <w:rStyle w:val="CommentReference"/>
          </w:rPr>
          <w:commentReference w:id="399"/>
        </w:r>
        <w:r w:rsidR="00F16BF3" w:rsidRPr="00BE49E1" w:rsidDel="00685296">
          <w:delText>that</w:delText>
        </w:r>
        <w:r w:rsidR="001B5253" w:rsidRPr="00BE49E1" w:rsidDel="00685296">
          <w:delText>,</w:delText>
        </w:r>
        <w:r w:rsidR="00E03730" w:rsidRPr="00BE49E1" w:rsidDel="00685296">
          <w:delText xml:space="preserve"> just as it is important to test a variety of machine learning algorithms, it is also important to compare multiple class imbalance handling schemes</w:delText>
        </w:r>
        <w:r w:rsidR="00F16BF3" w:rsidRPr="00BE49E1" w:rsidDel="00685296">
          <w:delText>. These two modeling parameters have a computational cost associated with them, but that may not necessarily correlate to better model performance.</w:delText>
        </w:r>
      </w:del>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20503F" w:rsidR="00A14E32" w:rsidRPr="00BE49E1" w:rsidRDefault="00A14E32" w:rsidP="00A14E32">
      <w:del w:id="401" w:author="Arfa Aijazi" w:date="2024-02-04T23:13:00Z">
        <w:r w:rsidRPr="00BE49E1" w:rsidDel="00685296">
          <w:delText xml:space="preserve">This study </w:delText>
        </w:r>
        <w:commentRangeStart w:id="402"/>
        <w:r w:rsidRPr="00BE49E1" w:rsidDel="00685296">
          <w:delText xml:space="preserve">finds </w:delText>
        </w:r>
        <w:commentRangeEnd w:id="402"/>
        <w:r w:rsidR="001B5253" w:rsidRPr="00BE49E1" w:rsidDel="00685296">
          <w:rPr>
            <w:rStyle w:val="CommentReference"/>
          </w:rPr>
          <w:commentReference w:id="402"/>
        </w:r>
        <w:r w:rsidRPr="00BE49E1" w:rsidDel="00685296">
          <w:delText xml:space="preserve">that </w:delText>
        </w:r>
      </w:del>
      <w:ins w:id="403" w:author="Arfa Aijazi" w:date="2024-02-04T23:13:00Z">
        <w:r w:rsidR="00685296">
          <w:t>T</w:t>
        </w:r>
      </w:ins>
      <w:del w:id="404" w:author="Arfa Aijazi" w:date="2024-02-04T23:13:00Z">
        <w:r w:rsidR="0025514A" w:rsidRPr="00BE49E1" w:rsidDel="00685296">
          <w:delText>t</w:delText>
        </w:r>
      </w:del>
      <w:r w:rsidR="0025514A" w:rsidRPr="00BE49E1">
        <w:t>emperature-related illness affects at least 2 million households in the United States annually. W</w:t>
      </w:r>
      <w:r w:rsidR="00F862C0" w:rsidRPr="00BE49E1">
        <w:t>e</w:t>
      </w:r>
      <w:r w:rsidR="0025514A" w:rsidRPr="00BE49E1">
        <w:t xml:space="preserve"> </w:t>
      </w:r>
      <w:r w:rsidR="002648C7" w:rsidRPr="00BE49E1">
        <w:t>identif</w:t>
      </w:r>
      <w:r w:rsidR="00F862C0" w:rsidRPr="00BE49E1">
        <w:t>ied</w:t>
      </w:r>
      <w:r w:rsidR="002648C7" w:rsidRPr="00BE49E1">
        <w:t xml:space="preserve"> households who </w:t>
      </w:r>
      <w:ins w:id="405" w:author="Arfa Aijazi" w:date="2024-02-04T22:46:00Z">
        <w:r w:rsidR="00E31585">
          <w:t>reported</w:t>
        </w:r>
        <w:r w:rsidR="00E31585" w:rsidRPr="00BE49E1">
          <w:t xml:space="preserve"> </w:t>
        </w:r>
      </w:ins>
      <w:r w:rsidR="002648C7" w:rsidRPr="00BE49E1">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21C4B8AD" w14:textId="77777777" w:rsidR="00E113A1" w:rsidRPr="00E113A1" w:rsidRDefault="00343055" w:rsidP="00E113A1">
      <w:pPr>
        <w:pStyle w:val="Bibliography"/>
      </w:pPr>
      <w:r w:rsidRPr="00BE49E1">
        <w:rPr>
          <w:sz w:val="20"/>
          <w:szCs w:val="20"/>
        </w:rPr>
        <w:fldChar w:fldCharType="begin"/>
      </w:r>
      <w:r w:rsidR="00216B35">
        <w:rPr>
          <w:sz w:val="20"/>
          <w:szCs w:val="20"/>
        </w:rPr>
        <w:instrText xml:space="preserve"> ADDIN ZOTERO_BIBL {"uncited":[],"omitted":[],"custom":[]} CSL_BIBLIOGRAPHY </w:instrText>
      </w:r>
      <w:r w:rsidRPr="00BE49E1">
        <w:rPr>
          <w:sz w:val="20"/>
          <w:szCs w:val="20"/>
        </w:rPr>
        <w:fldChar w:fldCharType="separate"/>
      </w:r>
      <w:r w:rsidR="00E113A1" w:rsidRPr="00E113A1">
        <w:t xml:space="preserve">Applegate, William B., John W. Runyan, Linda Brasfield, Mary Lynn Williams, Charles Konigsberg, and Cheryl Fouche. 1981. “Analysis of the 1980 Heat Wave in Memphis*.” </w:t>
      </w:r>
      <w:r w:rsidR="00E113A1" w:rsidRPr="00E113A1">
        <w:rPr>
          <w:i/>
          <w:iCs/>
        </w:rPr>
        <w:t>Journal of the American Geriatrics Society</w:t>
      </w:r>
      <w:r w:rsidR="00E113A1" w:rsidRPr="00E113A1">
        <w:t xml:space="preserve"> 29 (8): 337–42. https://doi.org/10.1111/j.1532-5415.1981.tb01238.x.</w:t>
      </w:r>
    </w:p>
    <w:p w14:paraId="12ED836A" w14:textId="77777777" w:rsidR="00E113A1" w:rsidRPr="00E113A1" w:rsidRDefault="00E113A1" w:rsidP="00E113A1">
      <w:pPr>
        <w:pStyle w:val="Bibliography"/>
      </w:pPr>
      <w:r w:rsidRPr="00E113A1">
        <w:t xml:space="preserve">Ballester, F, D Corella, S Pérez-Hoyos, M Sáez, and A Hervás. 1997. “Mortality as a Function of Temperature. A Study in Valencia, Spain, 1991-1993.” </w:t>
      </w:r>
      <w:r w:rsidRPr="00E113A1">
        <w:rPr>
          <w:i/>
          <w:iCs/>
        </w:rPr>
        <w:t>International Journal of Epidemiology</w:t>
      </w:r>
      <w:r w:rsidRPr="00E113A1">
        <w:t xml:space="preserve"> 26 (3): 551–61. https://doi.org/10.1093/ije/26.3.551.</w:t>
      </w:r>
    </w:p>
    <w:p w14:paraId="3CD746AF" w14:textId="77777777" w:rsidR="00E113A1" w:rsidRPr="00E113A1" w:rsidRDefault="00E113A1" w:rsidP="00E113A1">
      <w:pPr>
        <w:pStyle w:val="Bibliography"/>
      </w:pPr>
      <w:r w:rsidRPr="00E113A1">
        <w:t xml:space="preserve">Baniassadi, Amir, Jannik Heusinger, and David J. Sailor. 2018. “Energy Efficiency vs Resiliency to Extreme Heat and Power Outages: The Role of Evolving Building Energy Codes.” </w:t>
      </w:r>
      <w:r w:rsidRPr="00E113A1">
        <w:rPr>
          <w:i/>
          <w:iCs/>
        </w:rPr>
        <w:t>Building and Environment</w:t>
      </w:r>
      <w:r w:rsidRPr="00E113A1">
        <w:t xml:space="preserve"> 139 (July): 86–94. https://doi.org/10.1016/j.buildenv.2018.05.024.</w:t>
      </w:r>
    </w:p>
    <w:p w14:paraId="29BF84DD" w14:textId="77777777" w:rsidR="00E113A1" w:rsidRPr="00E113A1" w:rsidRDefault="00E113A1" w:rsidP="00E113A1">
      <w:pPr>
        <w:pStyle w:val="Bibliography"/>
      </w:pPr>
      <w:r w:rsidRPr="00E113A1">
        <w:t xml:space="preserve">Baniassadi, Amir, David J. Sailor, Cassandra R. O’Lenick, Olga V. Wilhelmi, Peter J. Crank, Mikhail V. Chester, and Agami T. Reddy. 2019. “Effectiveness of Mechanical Air Conditioning as a Protective Factor Against Indoor Exposure to Heat Among the Elderly.” </w:t>
      </w:r>
      <w:r w:rsidRPr="00E113A1">
        <w:rPr>
          <w:i/>
          <w:iCs/>
        </w:rPr>
        <w:t>ASME Journal of Engineering for Sustainable Buildings and Cities</w:t>
      </w:r>
      <w:r w:rsidRPr="00E113A1">
        <w:t xml:space="preserve"> 1 (1). https://doi.org/10.1115/1.4045678.</w:t>
      </w:r>
    </w:p>
    <w:p w14:paraId="3358CB3B" w14:textId="77777777" w:rsidR="00E113A1" w:rsidRPr="00E113A1" w:rsidRDefault="00E113A1" w:rsidP="00E113A1">
      <w:pPr>
        <w:pStyle w:val="Bibliography"/>
      </w:pPr>
      <w:r w:rsidRPr="00E113A1">
        <w:t xml:space="preserve">Beizaee, A., K. J. Lomas, and S. K. Firth. 2013. “National Survey of Summertime Temperatures and Overheating Risk in English Homes.” </w:t>
      </w:r>
      <w:r w:rsidRPr="00E113A1">
        <w:rPr>
          <w:i/>
          <w:iCs/>
        </w:rPr>
        <w:t>Building and Environment</w:t>
      </w:r>
      <w:r w:rsidRPr="00E113A1">
        <w:t xml:space="preserve"> 65 (July): 1–17. https://doi.org/10.1016/j.buildenv.2013.03.011.</w:t>
      </w:r>
    </w:p>
    <w:p w14:paraId="70797211" w14:textId="77777777" w:rsidR="00E113A1" w:rsidRPr="00E113A1" w:rsidRDefault="00E113A1" w:rsidP="00E113A1">
      <w:pPr>
        <w:pStyle w:val="Bibliography"/>
      </w:pPr>
      <w:r w:rsidRPr="00E113A1">
        <w:t xml:space="preserve">Berko, Jeffrey, Deborah D. Ingram, Shubhayu Saha, and Jennifer D. Parker. 2014. “Deaths Attributed to Heat, Cold, and Other Weather Events in the United States, 2006-2010.” </w:t>
      </w:r>
      <w:r w:rsidRPr="00E113A1">
        <w:rPr>
          <w:i/>
          <w:iCs/>
        </w:rPr>
        <w:t>National Health Statistics Reports</w:t>
      </w:r>
      <w:r w:rsidRPr="00E113A1">
        <w:t>, no. 76 (July): 1–15.</w:t>
      </w:r>
    </w:p>
    <w:p w14:paraId="7E19FBFF" w14:textId="77777777" w:rsidR="00E113A1" w:rsidRPr="00E113A1" w:rsidRDefault="00E113A1" w:rsidP="00E113A1">
      <w:pPr>
        <w:pStyle w:val="Bibliography"/>
      </w:pPr>
      <w:r w:rsidRPr="00E113A1">
        <w:t>Booten, Chuck, Joseph Robertson, Dane Christensen, Mike Heaney, David Brown, Paul Norton, and Chris Smith. 2017. “Residential Indoor Temperature Study.” NREL/TP--5500-68019, 1351449. https://doi.org/10.2172/1351449.</w:t>
      </w:r>
    </w:p>
    <w:p w14:paraId="45E54F36" w14:textId="77777777" w:rsidR="00E113A1" w:rsidRPr="00E113A1" w:rsidRDefault="00E113A1" w:rsidP="00E113A1">
      <w:pPr>
        <w:pStyle w:val="Bibliography"/>
      </w:pPr>
      <w:r w:rsidRPr="00E113A1">
        <w:lastRenderedPageBreak/>
        <w:t xml:space="preserve">Burkart, Katrin G., Michael Brauer, Aleksandr Y. Aravkin, William W. Godwin, Simon I. Hay, Jiawei He, Vincent C. Iannucci, et al. 2021. “Estimating the Cause-Specific Relative Risks of Non-Optimal Temperature on Daily Mortality: A Two-Part Modelling Approach Applied to the Global Burden of Disease Study.” </w:t>
      </w:r>
      <w:r w:rsidRPr="00E113A1">
        <w:rPr>
          <w:i/>
          <w:iCs/>
        </w:rPr>
        <w:t>The Lancet</w:t>
      </w:r>
      <w:r w:rsidRPr="00E113A1">
        <w:t xml:space="preserve"> 398 (10301): 685–97. https://doi.org/10.1016/S0140-6736(21)01700-1.</w:t>
      </w:r>
    </w:p>
    <w:p w14:paraId="091CA1EA" w14:textId="77777777" w:rsidR="00E113A1" w:rsidRPr="00E113A1" w:rsidRDefault="00E113A1" w:rsidP="00E113A1">
      <w:pPr>
        <w:pStyle w:val="Bibliography"/>
      </w:pPr>
      <w:r w:rsidRPr="00E113A1">
        <w:t xml:space="preserve">Centers for Disease Control and Prevention (CDC). 1995. “Heat-Related Mortality--Chicago, July 1995.” </w:t>
      </w:r>
      <w:r w:rsidRPr="00E113A1">
        <w:rPr>
          <w:i/>
          <w:iCs/>
        </w:rPr>
        <w:t>MMWR. Morbidity and Mortality Weekly Report</w:t>
      </w:r>
      <w:r w:rsidRPr="00E113A1">
        <w:t xml:space="preserve"> 44 (31): 577–79.</w:t>
      </w:r>
    </w:p>
    <w:p w14:paraId="2A7C3293" w14:textId="77777777" w:rsidR="00E113A1" w:rsidRPr="00E113A1" w:rsidRDefault="00E113A1" w:rsidP="00E113A1">
      <w:pPr>
        <w:pStyle w:val="Bibliography"/>
      </w:pPr>
      <w:r w:rsidRPr="00E113A1">
        <w:t xml:space="preserve">Conti, Susanna, Paola Meli, Giada Minelli, Renata Solimini, Virgilia Toccaceli, Monica Vichi, Carmen Beltrano, and Luigi Perini. 2005. “Epidemiologic Study of Mortality during the Summer 2003 Heat Wave in Italy.” </w:t>
      </w:r>
      <w:r w:rsidRPr="00E113A1">
        <w:rPr>
          <w:i/>
          <w:iCs/>
        </w:rPr>
        <w:t>Environmental Research</w:t>
      </w:r>
      <w:r w:rsidRPr="00E113A1">
        <w:t xml:space="preserve"> 98 (3): 390–99. https://doi.org/10.1016/j.envres.2004.10.009.</w:t>
      </w:r>
    </w:p>
    <w:p w14:paraId="79ACFD74" w14:textId="77777777" w:rsidR="00E113A1" w:rsidRPr="00E113A1" w:rsidRDefault="00E113A1" w:rsidP="00E113A1">
      <w:pPr>
        <w:pStyle w:val="Bibliography"/>
      </w:pPr>
      <w:r w:rsidRPr="00E113A1">
        <w:t xml:space="preserve">Curriero, Frank C., Karlyn S. Heiner, Jonathan M. Samet, Scott L. Zeger, Lisa Strug, and Jonathan A. Patz. 2002. “Temperature and Mortality in 11 Cities of the Eastern United States.” </w:t>
      </w:r>
      <w:r w:rsidRPr="00E113A1">
        <w:rPr>
          <w:i/>
          <w:iCs/>
        </w:rPr>
        <w:t>American Journal of Epidemiology</w:t>
      </w:r>
      <w:r w:rsidRPr="00E113A1">
        <w:t xml:space="preserve"> 155 (1): 80–87. https://doi.org/10.1093/aje/155.1.80.</w:t>
      </w:r>
    </w:p>
    <w:p w14:paraId="7C8432FD" w14:textId="77777777" w:rsidR="00E113A1" w:rsidRPr="00E113A1" w:rsidRDefault="00E113A1" w:rsidP="00E113A1">
      <w:pPr>
        <w:pStyle w:val="Bibliography"/>
      </w:pPr>
      <w:r w:rsidRPr="00E113A1">
        <w:t xml:space="preserve">Davis, Jesse, and Mark Goadrich. 2006. “The Relationship between Precision-Recall and ROC Curves.” In </w:t>
      </w:r>
      <w:r w:rsidRPr="00E113A1">
        <w:rPr>
          <w:i/>
          <w:iCs/>
        </w:rPr>
        <w:t>Proceedings of the 23rd International Conference on Machine Learning  - ICML ’06</w:t>
      </w:r>
      <w:r w:rsidRPr="00E113A1">
        <w:t>, 233–40. Pittsburgh, Pennsylvania: ACM Press. https://doi.org/10.1145/1143844.1143874.</w:t>
      </w:r>
    </w:p>
    <w:p w14:paraId="76A50AAB" w14:textId="77777777" w:rsidR="00E113A1" w:rsidRPr="00E113A1" w:rsidRDefault="00E113A1" w:rsidP="00E113A1">
      <w:pPr>
        <w:pStyle w:val="Bibliography"/>
      </w:pPr>
      <w:r w:rsidRPr="00E113A1">
        <w:t>Ecobee. 2021. “Donate Your Data Smart Wi-Fi Thermostats by Ecobee.” 2021. https://www.ecobee.com/donate-your-data/.</w:t>
      </w:r>
    </w:p>
    <w:p w14:paraId="34973E94" w14:textId="77777777" w:rsidR="00E113A1" w:rsidRPr="00E113A1" w:rsidRDefault="00E113A1" w:rsidP="00E113A1">
      <w:pPr>
        <w:pStyle w:val="Bibliography"/>
      </w:pPr>
      <w:r w:rsidRPr="00E113A1">
        <w:t>EIA. 2016. “Residential Energy Consumption Survey: A Nationwide Study of Energy Use in American Homes.” Washington, DC: U.S. Department of Energy. https://www.eia.gov/survey/form/eia_457/2015_EIA-475A_paper.pdf.</w:t>
      </w:r>
    </w:p>
    <w:p w14:paraId="2948825E" w14:textId="77777777" w:rsidR="00E113A1" w:rsidRPr="00E113A1" w:rsidRDefault="00E113A1" w:rsidP="00E113A1">
      <w:pPr>
        <w:pStyle w:val="Bibliography"/>
      </w:pPr>
      <w:r w:rsidRPr="00E113A1">
        <w:t>———. 2018. “Residential Energy Consumption Survey (RECS): 2015 Household Characteristics Technical Documentation Summary.” Washington, DC: U.S. Department of Energy.</w:t>
      </w:r>
    </w:p>
    <w:p w14:paraId="5DBE1861" w14:textId="77777777" w:rsidR="00E113A1" w:rsidRPr="00E113A1" w:rsidRDefault="00E113A1" w:rsidP="00E113A1">
      <w:pPr>
        <w:pStyle w:val="Bibliography"/>
      </w:pPr>
      <w:r w:rsidRPr="00E113A1">
        <w:t>———. 2019. “Residential Energy Consumption Survey (RECS): Using the 2015 Microdata File to Compute Estimates and Standard Errors (RSEs).” Washington, D.C.: U.S. Energy Information Administration. https://www.eia.gov/consumption/residential/data/2015/pdf/microdata_v3.pdf.</w:t>
      </w:r>
    </w:p>
    <w:p w14:paraId="60BA1EF9" w14:textId="77777777" w:rsidR="00E113A1" w:rsidRPr="00E113A1" w:rsidRDefault="00E113A1" w:rsidP="00E113A1">
      <w:pPr>
        <w:pStyle w:val="Bibliography"/>
      </w:pPr>
      <w:r w:rsidRPr="00E113A1">
        <w:t>———. 2020. “Residential Energy Consumption Survey (RECS)                                              Form EIA-457A                                                   2020 Household Questionnaire.” Washington, D.C.: U.S. Department of Energy. https://www.eia.gov/survey/form/eia_457/2020_RECS-457A.pdf.</w:t>
      </w:r>
    </w:p>
    <w:p w14:paraId="5F431936" w14:textId="77777777" w:rsidR="00E113A1" w:rsidRPr="00E113A1" w:rsidRDefault="00E113A1" w:rsidP="00E113A1">
      <w:pPr>
        <w:pStyle w:val="Bibliography"/>
      </w:pPr>
      <w:r w:rsidRPr="00E113A1">
        <w:t>———. 2022. “2020 RECS Survey Data.” May 2022. https://www.eia.gov/consumption/residential/data/2020/.</w:t>
      </w:r>
    </w:p>
    <w:p w14:paraId="2C2B15E5" w14:textId="77777777" w:rsidR="00E113A1" w:rsidRPr="00E113A1" w:rsidRDefault="00E113A1" w:rsidP="00E113A1">
      <w:pPr>
        <w:pStyle w:val="Bibliography"/>
      </w:pPr>
      <w:r w:rsidRPr="00E113A1">
        <w:t>———. 2023. “2020 Residential Energy Consumption Survey: Using the Microdata File to Compute Estimates and Relative Standard Errors (RSEs).” Washington, D.C.: U.S. Energy Information Administration. https://www.eia.gov/consumption/residential/data/2020/pdf/microdata-guide.pdf.</w:t>
      </w:r>
    </w:p>
    <w:p w14:paraId="0BF3AD8A" w14:textId="77777777" w:rsidR="00E113A1" w:rsidRPr="00E113A1" w:rsidRDefault="00E113A1" w:rsidP="00E113A1">
      <w:pPr>
        <w:pStyle w:val="Bibliography"/>
      </w:pPr>
      <w:r w:rsidRPr="00E113A1">
        <w:lastRenderedPageBreak/>
        <w:t xml:space="preserve">Fannon, David, and Michelle Laboy. 2018. “Resilient Homes Online Design Aide: Connecting Research and Practice for Socially Resilient Communities.” In </w:t>
      </w:r>
      <w:r w:rsidRPr="00E113A1">
        <w:rPr>
          <w:i/>
          <w:iCs/>
        </w:rPr>
        <w:t>2018 Intersections Proceedings, Design &amp; Resilience</w:t>
      </w:r>
      <w:r w:rsidRPr="00E113A1">
        <w:t>, 6–11. ACSA Press. https://doi.org/10.35483/ACSA.AIA.Inter.18.2.</w:t>
      </w:r>
    </w:p>
    <w:p w14:paraId="1E553537" w14:textId="77777777" w:rsidR="00E113A1" w:rsidRPr="00E113A1" w:rsidRDefault="00E113A1" w:rsidP="00E113A1">
      <w:pPr>
        <w:pStyle w:val="Bibliography"/>
      </w:pPr>
      <w:r w:rsidRPr="00E113A1">
        <w:t xml:space="preserve">Fawcett, Tom. 2006. “An Introduction to ROC Analysis.” </w:t>
      </w:r>
      <w:r w:rsidRPr="00E113A1">
        <w:rPr>
          <w:i/>
          <w:iCs/>
        </w:rPr>
        <w:t>Pattern Recognition Letters</w:t>
      </w:r>
      <w:r w:rsidRPr="00E113A1">
        <w:t xml:space="preserve"> 27 (8): 861–74. https://doi.org/10.1016/j.patrec.2005.10.010.</w:t>
      </w:r>
    </w:p>
    <w:p w14:paraId="45E74DA8" w14:textId="77777777" w:rsidR="00E113A1" w:rsidRPr="00E113A1" w:rsidRDefault="00E113A1" w:rsidP="00E113A1">
      <w:pPr>
        <w:pStyle w:val="Bibliography"/>
      </w:pPr>
      <w:r w:rsidRPr="00E113A1">
        <w:t xml:space="preserve">Ferguson, Christopher J. 2009. “An Effect Size Primer: A Guide for Clinicians and Researchers.” </w:t>
      </w:r>
      <w:r w:rsidRPr="00E113A1">
        <w:rPr>
          <w:i/>
          <w:iCs/>
        </w:rPr>
        <w:t>Professional Psychology: Research and Practice</w:t>
      </w:r>
      <w:r w:rsidRPr="00E113A1">
        <w:t xml:space="preserve"> 40 (5): 532–38. https://doi.org/10.1037/a0015808.</w:t>
      </w:r>
    </w:p>
    <w:p w14:paraId="559AF53B" w14:textId="77777777" w:rsidR="00E113A1" w:rsidRPr="00E113A1" w:rsidRDefault="00E113A1" w:rsidP="00E113A1">
      <w:pPr>
        <w:pStyle w:val="Bibliography"/>
      </w:pPr>
      <w:r w:rsidRPr="00E113A1">
        <w:t xml:space="preserve">Fernandez, Alberto, Salvador Garcia, Francisco Herrera, and Nitesh V. Chawla. 2018. “SMOTE for Learning from Imbalanced Data: Progress and Challenges, Marking the 15-Year Anniversary.” </w:t>
      </w:r>
      <w:r w:rsidRPr="00E113A1">
        <w:rPr>
          <w:i/>
          <w:iCs/>
        </w:rPr>
        <w:t>Journal of Artificial Intelligence Research</w:t>
      </w:r>
      <w:r w:rsidRPr="00E113A1">
        <w:t xml:space="preserve"> 61 (April): 863–905. https://doi.org/10.1613/jair.1.11192.</w:t>
      </w:r>
    </w:p>
    <w:p w14:paraId="34BEB20D" w14:textId="77777777" w:rsidR="00E113A1" w:rsidRPr="00E113A1" w:rsidRDefault="00E113A1" w:rsidP="00E113A1">
      <w:pPr>
        <w:pStyle w:val="Bibliography"/>
      </w:pPr>
      <w:r w:rsidRPr="00E113A1">
        <w:t>Fouillet, A., G. Rey, F. Laurent, G. Pavillon, S. Bellec, C. Guihenneuc-jouyaux, J. Clavel, E. Jougla, and Denis Hémon. 2006. “Excess Mortality Related to the August 2003 Heat Wave in France,” October, 16–24. https://doi.org/10.1007/s00420-006-0089-4.</w:t>
      </w:r>
    </w:p>
    <w:p w14:paraId="12C1597E" w14:textId="77777777" w:rsidR="00E113A1" w:rsidRPr="00E113A1" w:rsidRDefault="00E113A1" w:rsidP="00E113A1">
      <w:pPr>
        <w:pStyle w:val="Bibliography"/>
      </w:pPr>
      <w:r w:rsidRPr="00E113A1">
        <w:t>Greenwell, Brandon, Bradley Boehmke, Jay Cunningham, and G. B. M. Developers  (https://github.com/gbm-developers). 2022. “Gbm: Generalized Boosted Regression Models.” https://cran.r-project.org/web/packages/gbm/index.html.</w:t>
      </w:r>
    </w:p>
    <w:p w14:paraId="1E92F62A" w14:textId="77777777" w:rsidR="00E113A1" w:rsidRPr="00E113A1" w:rsidRDefault="00E113A1" w:rsidP="00E113A1">
      <w:pPr>
        <w:pStyle w:val="Bibliography"/>
      </w:pPr>
      <w:r w:rsidRPr="00E113A1">
        <w:t xml:space="preserve">Harrison, Conor, and Jeff Popke. 2011. “‘Because You Got to Have Heat’: The Networked Assemblage of Energy Poverty in Eastern North Carolina.” </w:t>
      </w:r>
      <w:r w:rsidRPr="00E113A1">
        <w:rPr>
          <w:i/>
          <w:iCs/>
        </w:rPr>
        <w:t>Annals of the Association of American Geographers</w:t>
      </w:r>
      <w:r w:rsidRPr="00E113A1">
        <w:t xml:space="preserve"> 101 (4): 949–61. https://www.jstor.org/stable/27980241.</w:t>
      </w:r>
    </w:p>
    <w:p w14:paraId="06FA765D" w14:textId="77777777" w:rsidR="00E113A1" w:rsidRPr="00E113A1" w:rsidRDefault="00E113A1" w:rsidP="00E113A1">
      <w:pPr>
        <w:pStyle w:val="Bibliography"/>
      </w:pPr>
      <w:r w:rsidRPr="00E113A1">
        <w:t xml:space="preserve">Hart, John Fraser, Michelle J. Rhodes, John T. Morgan, and John T. Morgan. 2002. </w:t>
      </w:r>
      <w:r w:rsidRPr="00E113A1">
        <w:rPr>
          <w:i/>
          <w:iCs/>
        </w:rPr>
        <w:t>The Unknown World of the Mobile Home</w:t>
      </w:r>
      <w:r w:rsidRPr="00E113A1">
        <w:t>. Baltimore, UNITED STATES: Johns Hopkins University Press. http://ebookcentral.proquest.com/lib/berkeley-ebooks/detail.action?docID=3318195.</w:t>
      </w:r>
    </w:p>
    <w:p w14:paraId="519B7DBD" w14:textId="77777777" w:rsidR="00E113A1" w:rsidRPr="00E113A1" w:rsidRDefault="00E113A1" w:rsidP="00E113A1">
      <w:pPr>
        <w:pStyle w:val="Bibliography"/>
      </w:pPr>
      <w:r w:rsidRPr="00E113A1">
        <w:t>Hastie, Trevor, and Robert Tibshirani. 2023. “Mda: Mixture and Flexible Discriminant Analysis.” https://cran.r-project.org/web/packages/mda/index.html.</w:t>
      </w:r>
    </w:p>
    <w:p w14:paraId="55339F17" w14:textId="77777777" w:rsidR="00E113A1" w:rsidRPr="00E113A1" w:rsidRDefault="00E113A1" w:rsidP="00E113A1">
      <w:pPr>
        <w:pStyle w:val="Bibliography"/>
      </w:pPr>
      <w:r w:rsidRPr="00E113A1">
        <w:t xml:space="preserve">He, Haibo, and Edwardo A. Garcia. 2009. “Learning from Imbalanced Data.” </w:t>
      </w:r>
      <w:r w:rsidRPr="00E113A1">
        <w:rPr>
          <w:i/>
          <w:iCs/>
        </w:rPr>
        <w:t>IEEE Transactions on Knowledge and Data Engineering</w:t>
      </w:r>
      <w:r w:rsidRPr="00E113A1">
        <w:t xml:space="preserve"> 21 (9): 1263–84. https://doi.org/10.1109/TKDE.2008.239.</w:t>
      </w:r>
    </w:p>
    <w:p w14:paraId="386B109E" w14:textId="77777777" w:rsidR="00E113A1" w:rsidRPr="00E113A1" w:rsidRDefault="00E113A1" w:rsidP="00E113A1">
      <w:pPr>
        <w:pStyle w:val="Bibliography"/>
      </w:pPr>
      <w:r w:rsidRPr="00E113A1">
        <w:t xml:space="preserve">Henry, Devanandham, and Jose Emmanuel Ramirez-Marquez. 2016. “On the Impacts of Power Outages during Hurricane Sandy—A Resilience-Based Analysis.” </w:t>
      </w:r>
      <w:r w:rsidRPr="00E113A1">
        <w:rPr>
          <w:i/>
          <w:iCs/>
        </w:rPr>
        <w:t>Systems Engineering</w:t>
      </w:r>
      <w:r w:rsidRPr="00E113A1">
        <w:t xml:space="preserve"> 19 (1): 59–75. https://doi.org/10.1002/sys.21338.</w:t>
      </w:r>
    </w:p>
    <w:p w14:paraId="7E696060" w14:textId="77777777" w:rsidR="00E113A1" w:rsidRPr="00E113A1" w:rsidRDefault="00E113A1" w:rsidP="00E113A1">
      <w:pPr>
        <w:pStyle w:val="Bibliography"/>
      </w:pPr>
      <w:r w:rsidRPr="00E113A1">
        <w:t xml:space="preserve">Inostroza, Luis, Massimo Palme, and Francisco de la Barrera. 2016. “A Heat Vulnerability Index: Spatial Patterns of Exposure, Sensitivity and Adaptive Capacity for Santiago de Chile.” Edited by Jeffrey Shaman. </w:t>
      </w:r>
      <w:r w:rsidRPr="00E113A1">
        <w:rPr>
          <w:i/>
          <w:iCs/>
        </w:rPr>
        <w:t>PLOS ONE</w:t>
      </w:r>
      <w:r w:rsidRPr="00E113A1">
        <w:t xml:space="preserve"> 11 (9): e0162464. https://doi.org/10.1371/journal.pone.0162464.</w:t>
      </w:r>
    </w:p>
    <w:p w14:paraId="2BA3410E" w14:textId="77777777" w:rsidR="00E113A1" w:rsidRPr="00E113A1" w:rsidRDefault="00E113A1" w:rsidP="00E113A1">
      <w:pPr>
        <w:pStyle w:val="Bibliography"/>
      </w:pPr>
      <w:r w:rsidRPr="00E113A1">
        <w:t>IPCC. 2021. “Sixth Assessment Report — IPCC.” 2021. https://www.ipcc.ch/assessment-report/ar6/.</w:t>
      </w:r>
    </w:p>
    <w:p w14:paraId="31038B6E" w14:textId="77777777" w:rsidR="00E113A1" w:rsidRPr="00E113A1" w:rsidRDefault="00E113A1" w:rsidP="00E113A1">
      <w:pPr>
        <w:pStyle w:val="Bibliography"/>
      </w:pPr>
      <w:r w:rsidRPr="00E113A1">
        <w:lastRenderedPageBreak/>
        <w:t xml:space="preserve">———. 2023. “2021: Annex VII: Glossary.” In </w:t>
      </w:r>
      <w:r w:rsidRPr="00E113A1">
        <w:rPr>
          <w:i/>
          <w:iCs/>
        </w:rPr>
        <w:t>Climate Change 2021: The Physical Science Basis. Contribution of Working Group I to the Sixth Assessment Report of the Intergovernmental Panel on Climate Change</w:t>
      </w:r>
      <w:r w:rsidRPr="00E113A1">
        <w:t>, edited by J.B.R. Matthews, V. Möller, R. van Diemen, J.S. Fuglestvedt, V. Masson-Delmotte, C. Méndez, S. Semenov, and A. Reisinger, 2215–56. Cambridge, United Kingdom and New York, New York, USA: Cambridge University Press. https://doi.org/10.1017/9781009157896.022.</w:t>
      </w:r>
    </w:p>
    <w:p w14:paraId="7008D087" w14:textId="77777777" w:rsidR="00E113A1" w:rsidRPr="00E113A1" w:rsidRDefault="00E113A1" w:rsidP="00E113A1">
      <w:pPr>
        <w:pStyle w:val="Bibliography"/>
      </w:pPr>
      <w:r w:rsidRPr="00E113A1">
        <w:t xml:space="preserve">Iverson, Sally Ann, Aaron Gettel, Carla P. Bezold, Kate Goodin, Benita McKinney, Rebecca Sunenshine, and Vjollca Berisha. 2020. “Heat-Associated Mortality in a Hot Climate: Maricopa County, Arizona, 2006-2016.” </w:t>
      </w:r>
      <w:r w:rsidRPr="00E113A1">
        <w:rPr>
          <w:i/>
          <w:iCs/>
        </w:rPr>
        <w:t>Public Health Reports</w:t>
      </w:r>
      <w:r w:rsidRPr="00E113A1">
        <w:t xml:space="preserve"> 135 (5): 631–39. https://doi.org/10.1177/0033354920938006.</w:t>
      </w:r>
    </w:p>
    <w:p w14:paraId="1D34B585" w14:textId="77777777" w:rsidR="00E113A1" w:rsidRPr="00E113A1" w:rsidRDefault="00E113A1" w:rsidP="00E113A1">
      <w:pPr>
        <w:pStyle w:val="Bibliography"/>
      </w:pPr>
      <w:r w:rsidRPr="00E113A1">
        <w:t xml:space="preserve">Jay, Ollie, Anthony Capon, Peter Berry, Carolyn Broderick, Richard de Dear, George Havenith, Yasushi Honda, et al. 2021. “Reducing the Health Effects of Hot Weather and Heat Extremes: From Personal Cooling Strategies to Green Cities.” </w:t>
      </w:r>
      <w:r w:rsidRPr="00E113A1">
        <w:rPr>
          <w:i/>
          <w:iCs/>
        </w:rPr>
        <w:t>The Lancet</w:t>
      </w:r>
      <w:r w:rsidRPr="00E113A1">
        <w:t xml:space="preserve"> 398 (10301): 709–24. https://doi.org/10.1016/S0140-6736(21)01209-5.</w:t>
      </w:r>
    </w:p>
    <w:p w14:paraId="0A246724" w14:textId="77777777" w:rsidR="00E113A1" w:rsidRPr="00E113A1" w:rsidRDefault="00E113A1" w:rsidP="00E113A1">
      <w:pPr>
        <w:pStyle w:val="Bibliography"/>
      </w:pPr>
      <w:r w:rsidRPr="00E113A1">
        <w:t xml:space="preserve">Jay, Ollie, Matthew N. Cramer, Nicholas M. Ravanelli, and Simon G. Hodder. 2015. “Should Electric Fans Be Used during a Heat Wave?” </w:t>
      </w:r>
      <w:r w:rsidRPr="00E113A1">
        <w:rPr>
          <w:i/>
          <w:iCs/>
        </w:rPr>
        <w:t>Applied Ergonomics</w:t>
      </w:r>
      <w:r w:rsidRPr="00E113A1">
        <w:t xml:space="preserve"> 46 Pt A (January): 137–43. https://doi.org/10.1016/j.apergo.2014.07.013.</w:t>
      </w:r>
    </w:p>
    <w:p w14:paraId="31958FEB" w14:textId="77777777" w:rsidR="00E113A1" w:rsidRPr="00E113A1" w:rsidRDefault="00E113A1" w:rsidP="00E113A1">
      <w:pPr>
        <w:pStyle w:val="Bibliography"/>
      </w:pPr>
      <w:r w:rsidRPr="00E113A1">
        <w:t xml:space="preserve">Kaur, Harsurinder, Husanbir Singh Pannu, and Avleen Kaur Malhi. 2019. “A Systematic Review on Imbalanced Data Challenges in Machine Learning: Applications and Solutions.” </w:t>
      </w:r>
      <w:r w:rsidRPr="00E113A1">
        <w:rPr>
          <w:i/>
          <w:iCs/>
        </w:rPr>
        <w:t>ACM Computing Surveys</w:t>
      </w:r>
      <w:r w:rsidRPr="00E113A1">
        <w:t xml:space="preserve"> 52 (4): 79:1-79:36. https://doi.org/10.1145/3343440.</w:t>
      </w:r>
    </w:p>
    <w:p w14:paraId="51BEFAEB" w14:textId="77777777" w:rsidR="00E113A1" w:rsidRPr="00E113A1" w:rsidRDefault="00E113A1" w:rsidP="00E113A1">
      <w:pPr>
        <w:pStyle w:val="Bibliography"/>
      </w:pPr>
      <w:r w:rsidRPr="00E113A1">
        <w:t xml:space="preserve">Kenny, Glen P., Andreas D. Flouris, Abderrahmane Yagouti, and Sean R. Notley. 2019. “Towards Establishing Evidence-Based Guidelines on Maximum Indoor Temperatures during Hot Weather in Temperate Continental Climates.” </w:t>
      </w:r>
      <w:r w:rsidRPr="00E113A1">
        <w:rPr>
          <w:i/>
          <w:iCs/>
        </w:rPr>
        <w:t>Temperature (Austin, Tex.)</w:t>
      </w:r>
      <w:r w:rsidRPr="00E113A1">
        <w:t xml:space="preserve"> 6 (1): 11–36. https://doi.org/10.1080/23328940.2018.1456257.</w:t>
      </w:r>
    </w:p>
    <w:p w14:paraId="26ACED54" w14:textId="77777777" w:rsidR="00E113A1" w:rsidRPr="00E113A1" w:rsidRDefault="00E113A1" w:rsidP="00E113A1">
      <w:pPr>
        <w:pStyle w:val="Bibliography"/>
      </w:pPr>
      <w:r w:rsidRPr="00E113A1">
        <w:t xml:space="preserve">Kent, Michael G., Nam Khoa Huynh, Asit Kumar Mishra, Federico Tartarini, Aleksandra Lipczynska, Jiayu Li, Zurami Sultan, et al. 2023. “Energy Savings and Thermal Comfort in a Zero Energy Office Building with Fans in Singapore.” </w:t>
      </w:r>
      <w:r w:rsidRPr="00E113A1">
        <w:rPr>
          <w:i/>
          <w:iCs/>
        </w:rPr>
        <w:t>Building and Environment</w:t>
      </w:r>
      <w:r w:rsidRPr="00E113A1">
        <w:t xml:space="preserve"> 243 (September): 110674. https://doi.org/10.1016/j.buildenv.2023.110674.</w:t>
      </w:r>
    </w:p>
    <w:p w14:paraId="53196ED4" w14:textId="77777777" w:rsidR="00E113A1" w:rsidRPr="00E113A1" w:rsidRDefault="00E113A1" w:rsidP="00E113A1">
      <w:pPr>
        <w:pStyle w:val="Bibliography"/>
      </w:pPr>
      <w:r w:rsidRPr="00E113A1">
        <w:t>King, Carey, Josh Rhodes, and Jay Zarnikau. 2021. “The Timeline and Events of the February 2021 Texas Electric Grid Blackouts.” University of Texas at Austin. https://energy.utexas.edu/sites/default/files/UTAustin%20%282021%29%20EventsFebruary2021TexasBlackout%2020210714.pdf.</w:t>
      </w:r>
    </w:p>
    <w:p w14:paraId="11BDA784" w14:textId="77777777" w:rsidR="00E113A1" w:rsidRPr="00E113A1" w:rsidRDefault="00E113A1" w:rsidP="00E113A1">
      <w:pPr>
        <w:pStyle w:val="Bibliography"/>
      </w:pPr>
      <w:r w:rsidRPr="00E113A1">
        <w:t xml:space="preserve">Klepeis, Neil E., William C. Nelson, Wayne R. Ott, John P. Robinson, Andy M. Tsang, Paul Switzer, Joseph V. Behar, Stephen C. Hern, and William H. Engelmann. 2001. “The National Human Activity Pattern Survey (NHAPS): A Resource for Assessing Exposure to Environmental Pollutants.” </w:t>
      </w:r>
      <w:r w:rsidRPr="00E113A1">
        <w:rPr>
          <w:i/>
          <w:iCs/>
        </w:rPr>
        <w:t>Journal of Exposure Science &amp; Environmental Epidemiology</w:t>
      </w:r>
      <w:r w:rsidRPr="00E113A1">
        <w:t xml:space="preserve"> 11 (3): 231–52. https://doi.org/10.1038/sj.jea.7500165.</w:t>
      </w:r>
    </w:p>
    <w:p w14:paraId="33D02708" w14:textId="77777777" w:rsidR="00E113A1" w:rsidRPr="00E113A1" w:rsidRDefault="00E113A1" w:rsidP="00E113A1">
      <w:pPr>
        <w:pStyle w:val="Bibliography"/>
      </w:pPr>
      <w:r w:rsidRPr="00E113A1">
        <w:t xml:space="preserve">Klinenberg, Eric. 2015. </w:t>
      </w:r>
      <w:r w:rsidRPr="00E113A1">
        <w:rPr>
          <w:i/>
          <w:iCs/>
        </w:rPr>
        <w:t>Heat Wave: A Social Autopsy of Disaster in Chicago</w:t>
      </w:r>
      <w:r w:rsidRPr="00E113A1">
        <w:t>. 2nd ed. Chicago: University of Chicago Press.</w:t>
      </w:r>
    </w:p>
    <w:p w14:paraId="53761A99" w14:textId="77777777" w:rsidR="00E113A1" w:rsidRPr="00E113A1" w:rsidRDefault="00E113A1" w:rsidP="00E113A1">
      <w:pPr>
        <w:pStyle w:val="Bibliography"/>
      </w:pPr>
      <w:r w:rsidRPr="00E113A1">
        <w:lastRenderedPageBreak/>
        <w:t xml:space="preserve">Krawczyk, Bartosz. 2016. “Learning from Imbalanced Data: Open Challenges and Future Directions.” </w:t>
      </w:r>
      <w:r w:rsidRPr="00E113A1">
        <w:rPr>
          <w:i/>
          <w:iCs/>
        </w:rPr>
        <w:t>Progress in Artificial Intelligence</w:t>
      </w:r>
      <w:r w:rsidRPr="00E113A1">
        <w:t xml:space="preserve"> 5 (4): 221–32. https://doi.org/10.1007/s13748-016-0094-0.</w:t>
      </w:r>
    </w:p>
    <w:p w14:paraId="74E73E5D" w14:textId="77777777" w:rsidR="00E113A1" w:rsidRPr="00E113A1" w:rsidRDefault="00E113A1" w:rsidP="00E113A1">
      <w:pPr>
        <w:pStyle w:val="Bibliography"/>
      </w:pPr>
      <w:r w:rsidRPr="00E113A1">
        <w:t>Kuhn, Max, Steve Weston, Andre Williams, Chris Keefer, Allan Engelhardt, Tony Cooper, Zachary Mayer, et al. 2023. “Caret: Classification and Regression Training.” https://cran.r-project.org/web/packages/caret/index.html.</w:t>
      </w:r>
    </w:p>
    <w:p w14:paraId="66506D5E" w14:textId="77777777" w:rsidR="00E113A1" w:rsidRPr="00E113A1" w:rsidRDefault="00E113A1" w:rsidP="00E113A1">
      <w:pPr>
        <w:pStyle w:val="Bibliography"/>
      </w:pPr>
      <w:r w:rsidRPr="00E113A1">
        <w:t xml:space="preserve">Kuras, Evan R., Molly B. Richardson, Miriam M. Calkins, Kristie L. Ebi, Jeremy J. Hess, Kristina W. Kintziger, Meredith A. Jagger, Ariane Middel, Anna A. Scott, and June T. Spector. 2017. “Opportunities and Challenges for Personal Heat Exposure Research.” </w:t>
      </w:r>
      <w:r w:rsidRPr="00E113A1">
        <w:rPr>
          <w:i/>
          <w:iCs/>
        </w:rPr>
        <w:t>Environmental Health Perspectives</w:t>
      </w:r>
      <w:r w:rsidRPr="00E113A1">
        <w:t xml:space="preserve"> 125 (8): 085001.</w:t>
      </w:r>
    </w:p>
    <w:p w14:paraId="3680AB75" w14:textId="77777777" w:rsidR="00E113A1" w:rsidRPr="00E113A1" w:rsidRDefault="00E113A1" w:rsidP="00E113A1">
      <w:pPr>
        <w:pStyle w:val="Bibliography"/>
      </w:pPr>
      <w:r w:rsidRPr="00E113A1">
        <w:t>Lai, Wangyang, Yun Qiu, Qu Tang, Chen Xi, and Peng Zhang. 2023. “The Effects of Temperature on Labor Productivity,” June.</w:t>
      </w:r>
    </w:p>
    <w:p w14:paraId="013E6819" w14:textId="77777777" w:rsidR="00E113A1" w:rsidRPr="00E113A1" w:rsidRDefault="00E113A1" w:rsidP="00E113A1">
      <w:pPr>
        <w:pStyle w:val="Bibliography"/>
      </w:pPr>
      <w:r w:rsidRPr="00E113A1">
        <w:t>Lane, Kathryn. 2018. “The Dangers of Cold Weather.” Public Health Post. November 14, 2018. https://www.publichealthpost.org/research/counting-cold-related-deaths-new-york-city/.</w:t>
      </w:r>
    </w:p>
    <w:p w14:paraId="522C2A39" w14:textId="77777777" w:rsidR="00E113A1" w:rsidRPr="00E113A1" w:rsidRDefault="00E113A1" w:rsidP="00E113A1">
      <w:pPr>
        <w:pStyle w:val="Bibliography"/>
      </w:pPr>
      <w:r w:rsidRPr="00E113A1">
        <w:t xml:space="preserve">Laurent, Jose Guillermo Cedeño, Augusta Williams, Youssef Oulhote, Antonella Zanobetti, Joseph G. Allen, and John D. Spengler. 2018. “Reduced Cognitive Function during a Heat Wave among Residents of Non-Air-Conditioned Buildings: An Observational Study of Young Adults in the Summer of 2016.” </w:t>
      </w:r>
      <w:r w:rsidRPr="00E113A1">
        <w:rPr>
          <w:i/>
          <w:iCs/>
        </w:rPr>
        <w:t>PLOS Medicine</w:t>
      </w:r>
      <w:r w:rsidRPr="00E113A1">
        <w:t xml:space="preserve"> 15 (7): e1002605. https://doi.org/10.1371/journal.pmed.1002605.</w:t>
      </w:r>
    </w:p>
    <w:p w14:paraId="035CADD2" w14:textId="77777777" w:rsidR="00E113A1" w:rsidRPr="00E113A1" w:rsidRDefault="00E113A1" w:rsidP="00E113A1">
      <w:pPr>
        <w:pStyle w:val="Bibliography"/>
      </w:pPr>
      <w:r w:rsidRPr="00E113A1">
        <w:t xml:space="preserve">Lomas, Kevin J. 2021. “Summertime Overheating in Dwellings in Temperate Climates.” </w:t>
      </w:r>
      <w:r w:rsidRPr="00E113A1">
        <w:rPr>
          <w:i/>
          <w:iCs/>
        </w:rPr>
        <w:t>Buildings and Cities</w:t>
      </w:r>
      <w:r w:rsidRPr="00E113A1">
        <w:t xml:space="preserve"> 2 (1): 487–94. https://doi.org/10.5334/bc.128.</w:t>
      </w:r>
    </w:p>
    <w:p w14:paraId="1584F974" w14:textId="77777777" w:rsidR="00E113A1" w:rsidRPr="00E113A1" w:rsidRDefault="00E113A1" w:rsidP="00E113A1">
      <w:pPr>
        <w:pStyle w:val="Bibliography"/>
      </w:pPr>
      <w:r w:rsidRPr="00E113A1">
        <w:t xml:space="preserve">Maivel, Mikk, Jarek Kurnitski, and Targo Kalamees. 2015. “Field Survey of Overheating Problems in Estonian Apartment Buildings.” </w:t>
      </w:r>
      <w:r w:rsidRPr="00E113A1">
        <w:rPr>
          <w:i/>
          <w:iCs/>
        </w:rPr>
        <w:t>Architectural Science Review</w:t>
      </w:r>
      <w:r w:rsidRPr="00E113A1">
        <w:t xml:space="preserve"> 58 (1): 1–10. https://doi.org/10.1080/00038628.2014.970610.</w:t>
      </w:r>
    </w:p>
    <w:p w14:paraId="29629868" w14:textId="77777777" w:rsidR="00E113A1" w:rsidRPr="00E113A1" w:rsidRDefault="00E113A1" w:rsidP="00E113A1">
      <w:pPr>
        <w:pStyle w:val="Bibliography"/>
      </w:pPr>
      <w:r w:rsidRPr="00E113A1">
        <w:t xml:space="preserve">Matz, Carlyn J., David M. Stieb, Karelyn Davis, Marika Egyed, Andreas Rose, Benedito Chou, and Orly Brion. 2014. “Effects of Age, Season, Gender and Urban-Rural Status on Time-Activity: Canadian Human Activity Pattern Survey 2 (CHAPS 2).” </w:t>
      </w:r>
      <w:r w:rsidRPr="00E113A1">
        <w:rPr>
          <w:i/>
          <w:iCs/>
        </w:rPr>
        <w:t>International Journal of Environmental Research and Public Health</w:t>
      </w:r>
      <w:r w:rsidRPr="00E113A1">
        <w:t xml:space="preserve"> 11 (2): 2108–24. https://doi.org/10.3390/ijerph110202108.</w:t>
      </w:r>
    </w:p>
    <w:p w14:paraId="467D8946" w14:textId="77777777" w:rsidR="00E113A1" w:rsidRPr="00E113A1" w:rsidRDefault="00E113A1" w:rsidP="00E113A1">
      <w:pPr>
        <w:pStyle w:val="Bibliography"/>
      </w:pPr>
      <w:r w:rsidRPr="00E113A1">
        <w:t xml:space="preserve">Mavrogianni, Anna, Paul Wilkinson, Michael Davies, Phillip Biddulph, and Eleni Oikonomou. 2012. “Building Characteristics as Determinants of Propensity to High Indoor Summer Temperatures in London Dwellings.” </w:t>
      </w:r>
      <w:r w:rsidRPr="00E113A1">
        <w:rPr>
          <w:i/>
          <w:iCs/>
        </w:rPr>
        <w:t>Building and Environment</w:t>
      </w:r>
      <w:r w:rsidRPr="00E113A1">
        <w:t>, Implications of a Changing Climate for Buildings, 55 (September): 117–30. https://doi.org/10.1016/j.buildenv.2011.12.003.</w:t>
      </w:r>
    </w:p>
    <w:p w14:paraId="590824CF" w14:textId="77777777" w:rsidR="00E113A1" w:rsidRPr="00E113A1" w:rsidRDefault="00E113A1" w:rsidP="00E113A1">
      <w:pPr>
        <w:pStyle w:val="Bibliography"/>
      </w:pPr>
      <w:r w:rsidRPr="00E113A1">
        <w:t>MCDPH. 2019. “Heat-Associated Deaths in Maricopa County, AZ, Final Report for 2019.” Maricopa County, AZ: Maricopa County Department of Public Health. https://www.maricopa.gov/ArchiveCenter/ViewFile/Item/4959.</w:t>
      </w:r>
    </w:p>
    <w:p w14:paraId="287905FF" w14:textId="77777777" w:rsidR="00E113A1" w:rsidRPr="00E113A1" w:rsidRDefault="00E113A1" w:rsidP="00E113A1">
      <w:pPr>
        <w:pStyle w:val="Bibliography"/>
      </w:pPr>
      <w:r w:rsidRPr="00E113A1">
        <w:lastRenderedPageBreak/>
        <w:t xml:space="preserve">Menardi, Giovanna, and Nicola Torelli. 2014. “Training and Assessing Classification Rules with Imbalanced Data.” </w:t>
      </w:r>
      <w:r w:rsidRPr="00E113A1">
        <w:rPr>
          <w:i/>
          <w:iCs/>
        </w:rPr>
        <w:t>Data Mining and Knowledge Discovery</w:t>
      </w:r>
      <w:r w:rsidRPr="00E113A1">
        <w:t xml:space="preserve"> 28 (1): 92–122. https://doi.org/10.1007/s10618-012-0295-5.</w:t>
      </w:r>
    </w:p>
    <w:p w14:paraId="45E7D796" w14:textId="77777777" w:rsidR="00E113A1" w:rsidRPr="00E113A1" w:rsidRDefault="00E113A1" w:rsidP="00E113A1">
      <w:pPr>
        <w:pStyle w:val="Bibliography"/>
      </w:pPr>
      <w:r w:rsidRPr="00E113A1">
        <w:t>Meyer, David, Evgenia Dimitriadou, Kurt Hornik, Andreas Weingessel, Friedrich Leisch, Chih-Chung Chang (libsvm C++-code), and Chih-Chen Lin (libsvm C++-code). 2023. “E1071: Misc Functions of the Department of Statistics, Probability Theory Group (Formerly: E1071), TU Wien.” https://cran.r-project.org/web/packages/e1071/index.html.</w:t>
      </w:r>
    </w:p>
    <w:p w14:paraId="6A466810" w14:textId="77777777" w:rsidR="00E113A1" w:rsidRPr="00E113A1" w:rsidRDefault="00E113A1" w:rsidP="00E113A1">
      <w:pPr>
        <w:pStyle w:val="Bibliography"/>
      </w:pPr>
      <w:r w:rsidRPr="00E113A1">
        <w:t>Milborrow, Stephen. 2023. “Earth: Multivariate Adaptive Regression Splines.” https://cran.r-project.org/web/packages/earth/index.html.</w:t>
      </w:r>
    </w:p>
    <w:p w14:paraId="2A130E19" w14:textId="77777777" w:rsidR="00E113A1" w:rsidRPr="00E113A1" w:rsidRDefault="00E113A1" w:rsidP="00E113A1">
      <w:pPr>
        <w:pStyle w:val="Bibliography"/>
      </w:pPr>
      <w:r w:rsidRPr="00E113A1">
        <w:t xml:space="preserve">Miller, Dana, Paul Raftery, Mia Nakajima, Sonja Salo, Lindsay T. Graham, Therese Peffer, Marta Delgado, et al. 2021. “Cooling Energy Savings and Occupant Feedback in a Two Year Retrofit Evaluation of 99 Automated Ceiling Fans Staged with Air Conditioning.” </w:t>
      </w:r>
      <w:r w:rsidRPr="00E113A1">
        <w:rPr>
          <w:i/>
          <w:iCs/>
        </w:rPr>
        <w:t>Energy and Buildings</w:t>
      </w:r>
      <w:r w:rsidRPr="00E113A1">
        <w:t xml:space="preserve"> 251 (November): 111319. https://doi.org/10.1016/j.enbuild.2021.111319.</w:t>
      </w:r>
    </w:p>
    <w:p w14:paraId="38109838" w14:textId="77777777" w:rsidR="00E113A1" w:rsidRPr="00E113A1" w:rsidRDefault="00E113A1" w:rsidP="00E113A1">
      <w:pPr>
        <w:pStyle w:val="Bibliography"/>
      </w:pPr>
      <w:r w:rsidRPr="00E113A1">
        <w:t>Ministry of Health. 2023. “Province Launches New Initiative to Protect People during Extreme Heat Emergencies | BC Gov News.” The official website of the Government of British Columbia. BC Gov News. June 27, 2023. https://news.gov.bc.ca/releases/2023HLTH0095-001044.</w:t>
      </w:r>
    </w:p>
    <w:p w14:paraId="6FAC6C97" w14:textId="77777777" w:rsidR="00E113A1" w:rsidRPr="00E113A1" w:rsidRDefault="00E113A1" w:rsidP="00E113A1">
      <w:pPr>
        <w:pStyle w:val="Bibliography"/>
      </w:pPr>
      <w:r w:rsidRPr="00E113A1">
        <w:t xml:space="preserve">Naughton, Mary P, Alden Henderson, Maria C Mirabelli, Reinhard Kaiser, John L Wilhelm, Stephanie M Kieszak, Carol H Rubin, and Michael A McGeehin. 2002. “Heat-Related Mortality during a 1999 Heat Wave in Chicago1 1The Full Text of This Article Is Available via AJPM Online at Www.Ajpm-Online.Net.” </w:t>
      </w:r>
      <w:r w:rsidRPr="00E113A1">
        <w:rPr>
          <w:i/>
          <w:iCs/>
        </w:rPr>
        <w:t>American Journal of Preventive Medicine</w:t>
      </w:r>
      <w:r w:rsidRPr="00E113A1">
        <w:t xml:space="preserve"> 22 (4): 221–27. https://doi.org/10.1016/S0749-3797(02)00421-X.</w:t>
      </w:r>
    </w:p>
    <w:p w14:paraId="44CECB4D" w14:textId="77777777" w:rsidR="00E113A1" w:rsidRPr="00E113A1" w:rsidRDefault="00E113A1" w:rsidP="00E113A1">
      <w:pPr>
        <w:pStyle w:val="Bibliography"/>
      </w:pPr>
      <w:r w:rsidRPr="00E113A1">
        <w:t xml:space="preserve">Nayak, S. G., S. Shrestha, P. L. Kinney, Z. Ross, S. C. Sheridan, C. I. Pantea, W. H. Hsu, N. Muscatiello, and S. A. Hwang. 2018. “Development of a Heat Vulnerability Index for New York State.” </w:t>
      </w:r>
      <w:r w:rsidRPr="00E113A1">
        <w:rPr>
          <w:i/>
          <w:iCs/>
        </w:rPr>
        <w:t>Public Health</w:t>
      </w:r>
      <w:r w:rsidRPr="00E113A1">
        <w:t>, Special issue on Health and high temperatures, 161 (August): 127–37. https://doi.org/10.1016/j.puhe.2017.09.006.</w:t>
      </w:r>
    </w:p>
    <w:p w14:paraId="4C5A18C5" w14:textId="77777777" w:rsidR="00E113A1" w:rsidRPr="00E113A1" w:rsidRDefault="00E113A1" w:rsidP="00E113A1">
      <w:pPr>
        <w:pStyle w:val="Bibliography"/>
      </w:pPr>
      <w:r w:rsidRPr="00E113A1">
        <w:t>New, Joshua, Mark Adams, Eric Garrison, Brett Bass, and Tianjing Guo. 2020. “Urban-Scale Energy Modeling: Scaling Beyond Tax Assessor Data.” In , 7. 2020: ASHRAE and IBPSA-USA.</w:t>
      </w:r>
    </w:p>
    <w:p w14:paraId="37752891" w14:textId="77777777" w:rsidR="00E113A1" w:rsidRPr="00E113A1" w:rsidRDefault="00E113A1" w:rsidP="00E113A1">
      <w:pPr>
        <w:pStyle w:val="Bibliography"/>
      </w:pPr>
      <w:r w:rsidRPr="00E113A1">
        <w:t xml:space="preserve">Nibbering, Didier, and Trevor J. Hastie. 2022. “Multiclass-Penalized Logistic Regression.” </w:t>
      </w:r>
      <w:r w:rsidRPr="00E113A1">
        <w:rPr>
          <w:i/>
          <w:iCs/>
        </w:rPr>
        <w:t>Computational Statistics &amp; Data Analysis</w:t>
      </w:r>
      <w:r w:rsidRPr="00E113A1">
        <w:t xml:space="preserve"> 169 (May): 107414. https://doi.org/10.1016/j.csda.2021.107414.</w:t>
      </w:r>
    </w:p>
    <w:p w14:paraId="24A204D7" w14:textId="77777777" w:rsidR="00E113A1" w:rsidRPr="00E113A1" w:rsidRDefault="00E113A1" w:rsidP="00E113A1">
      <w:pPr>
        <w:pStyle w:val="Bibliography"/>
      </w:pPr>
      <w:r w:rsidRPr="00E113A1">
        <w:t xml:space="preserve">Obradovich, Nick, Robyn Migliorini, Sara C. Mednick, and James H. Fowler. 2017. “Nighttime Temperature and Human Sleep Loss in a Changing Climate.” </w:t>
      </w:r>
      <w:r w:rsidRPr="00E113A1">
        <w:rPr>
          <w:i/>
          <w:iCs/>
        </w:rPr>
        <w:t>Science Advances</w:t>
      </w:r>
      <w:r w:rsidRPr="00E113A1">
        <w:t xml:space="preserve"> 3 (5): e1601555. https://doi.org/10.1126/sciadv.1601555.</w:t>
      </w:r>
    </w:p>
    <w:p w14:paraId="76A06E7D" w14:textId="77777777" w:rsidR="00E113A1" w:rsidRPr="00E113A1" w:rsidRDefault="00E113A1" w:rsidP="00E113A1">
      <w:pPr>
        <w:pStyle w:val="Bibliography"/>
      </w:pPr>
      <w:r w:rsidRPr="00E113A1">
        <w:t xml:space="preserve">O’Neill, Marie S., Antonella Zanobetti, and Joel Schwartz. 2003. “Modifiers of the Temperature and Mortality Association in Seven US Cities.” </w:t>
      </w:r>
      <w:r w:rsidRPr="00E113A1">
        <w:rPr>
          <w:i/>
          <w:iCs/>
        </w:rPr>
        <w:t>American Journal of Epidemiology</w:t>
      </w:r>
      <w:r w:rsidRPr="00E113A1">
        <w:t xml:space="preserve"> 157 (12): 1074–82. https://doi.org/10.1093/aje/kwg096.</w:t>
      </w:r>
    </w:p>
    <w:p w14:paraId="03BBAF12" w14:textId="77777777" w:rsidR="00E113A1" w:rsidRPr="00E113A1" w:rsidRDefault="00E113A1" w:rsidP="00E113A1">
      <w:pPr>
        <w:pStyle w:val="Bibliography"/>
      </w:pPr>
      <w:r w:rsidRPr="00E113A1">
        <w:t xml:space="preserve">———. 2005. “Disparities by Race in Heat-Related Mortality in Four US Cities: The Role of Air Conditioning Prevalence.” </w:t>
      </w:r>
      <w:r w:rsidRPr="00E113A1">
        <w:rPr>
          <w:i/>
          <w:iCs/>
        </w:rPr>
        <w:t>Journal of Urban Health</w:t>
      </w:r>
      <w:r w:rsidRPr="00E113A1">
        <w:t xml:space="preserve"> 82 (2): 191–97. https://doi.org/10.1093/jurban/jti043.</w:t>
      </w:r>
    </w:p>
    <w:p w14:paraId="5237EA2E" w14:textId="77777777" w:rsidR="00E113A1" w:rsidRPr="00E113A1" w:rsidRDefault="00E113A1" w:rsidP="00E113A1">
      <w:pPr>
        <w:pStyle w:val="Bibliography"/>
      </w:pPr>
      <w:r w:rsidRPr="00E113A1">
        <w:lastRenderedPageBreak/>
        <w:t xml:space="preserve">Ostro, Bart D., Lindsey A. Roth, Rochelle S. Green, and Rupa Basu. 2009. “Estimating the Mortality Effect of the July 2006 California Heat Wave.” </w:t>
      </w:r>
      <w:r w:rsidRPr="00E113A1">
        <w:rPr>
          <w:i/>
          <w:iCs/>
        </w:rPr>
        <w:t>Environmental Research</w:t>
      </w:r>
      <w:r w:rsidRPr="00E113A1">
        <w:t xml:space="preserve"> 109 (5): 614–19. https://doi.org/10.1016/j.envres.2009.03.010.</w:t>
      </w:r>
    </w:p>
    <w:p w14:paraId="461FB9BB" w14:textId="77777777" w:rsidR="00E113A1" w:rsidRPr="00E113A1" w:rsidRDefault="00E113A1" w:rsidP="00E113A1">
      <w:pPr>
        <w:pStyle w:val="Bibliography"/>
      </w:pPr>
      <w:r w:rsidRPr="00E113A1">
        <w:t xml:space="preserve">Oudin Åström, Daniel, Forsberg Bertil, and Rocklöv Joacim. 2011. “Heat Wave Impact on Morbidity and Mortality in the Elderly Population: A Review of Recent Studies.” </w:t>
      </w:r>
      <w:r w:rsidRPr="00E113A1">
        <w:rPr>
          <w:i/>
          <w:iCs/>
        </w:rPr>
        <w:t>Maturitas</w:t>
      </w:r>
      <w:r w:rsidRPr="00E113A1">
        <w:t xml:space="preserve"> 69 (2): 99–105. https://doi.org/10.1016/j.maturitas.2011.03.008.</w:t>
      </w:r>
    </w:p>
    <w:p w14:paraId="4A251EAA" w14:textId="77777777" w:rsidR="00E113A1" w:rsidRPr="00E113A1" w:rsidRDefault="00E113A1" w:rsidP="00E113A1">
      <w:pPr>
        <w:pStyle w:val="Bibliography"/>
      </w:pPr>
      <w:r w:rsidRPr="00E113A1">
        <w:t xml:space="preserve">Pathan, A., A. Mavrogianni, A. Summerfield, T. Oreszczyn, and M. Davies. 2017. “Monitoring Summer Indoor Overheating in the London Housing Stock.” </w:t>
      </w:r>
      <w:r w:rsidRPr="00E113A1">
        <w:rPr>
          <w:i/>
          <w:iCs/>
        </w:rPr>
        <w:t>Energy and Buildings</w:t>
      </w:r>
      <w:r w:rsidRPr="00E113A1">
        <w:t xml:space="preserve"> 141 (April): 361–78. https://doi.org/10.1016/j.enbuild.2017.02.049.</w:t>
      </w:r>
    </w:p>
    <w:p w14:paraId="0D163089" w14:textId="77777777" w:rsidR="00E113A1" w:rsidRPr="00E113A1" w:rsidRDefault="00E113A1" w:rsidP="00E113A1">
      <w:pPr>
        <w:pStyle w:val="Bibliography"/>
      </w:pPr>
      <w:r w:rsidRPr="00E113A1">
        <w:t>Peters, Andrea, Torsten Hothorn, Brian D. Ripley, Terry Therneau, and Beth Atkinson. 2023. “Ipred: Improved Predictors.” https://cran.r-project.org/web/packages/ipred/index.html.</w:t>
      </w:r>
    </w:p>
    <w:p w14:paraId="2750A3E7" w14:textId="77777777" w:rsidR="00E113A1" w:rsidRPr="00E113A1" w:rsidRDefault="00E113A1" w:rsidP="00E113A1">
      <w:pPr>
        <w:pStyle w:val="Bibliography"/>
      </w:pPr>
      <w:r w:rsidRPr="00E113A1">
        <w:t xml:space="preserve">Porritt, S. M., P. C. Cropper, L. Shao, and C. I. Goodier. 2012. “Ranking of Interventions to Reduce Dwelling Overheating during Heat Waves.” </w:t>
      </w:r>
      <w:r w:rsidRPr="00E113A1">
        <w:rPr>
          <w:i/>
          <w:iCs/>
        </w:rPr>
        <w:t>Energy and Buildings</w:t>
      </w:r>
      <w:r w:rsidRPr="00E113A1">
        <w:t>, Cool Roofs, Cool Pavements, Cool Cities, and Cool World, 55 (December): 16–27. https://doi.org/10.1016/j.enbuild.2012.01.043.</w:t>
      </w:r>
    </w:p>
    <w:p w14:paraId="5BACAE3B" w14:textId="77777777" w:rsidR="00E113A1" w:rsidRPr="00E113A1" w:rsidRDefault="00E113A1" w:rsidP="00E113A1">
      <w:pPr>
        <w:pStyle w:val="Bibliography"/>
      </w:pPr>
      <w:r w:rsidRPr="00E113A1">
        <w:t>Posit Software. 2023. “RStudio: Integrated Development Environment for R.” Boston, MA. http://www.rstudio.com/.</w:t>
      </w:r>
    </w:p>
    <w:p w14:paraId="0AA4FB0F" w14:textId="77777777" w:rsidR="00E113A1" w:rsidRPr="00E113A1" w:rsidRDefault="00E113A1" w:rsidP="00E113A1">
      <w:pPr>
        <w:pStyle w:val="Bibliography"/>
      </w:pPr>
      <w:r w:rsidRPr="00E113A1">
        <w:t>R Core Team. 2022. “R: A Language and Environment for Statistical Computing.” Vienna, Austria: R Foundation for Statistical Computing. https://www.R-project.org/.</w:t>
      </w:r>
    </w:p>
    <w:p w14:paraId="764017F5" w14:textId="77777777" w:rsidR="00E113A1" w:rsidRPr="00E113A1" w:rsidRDefault="00E113A1" w:rsidP="00E113A1">
      <w:pPr>
        <w:pStyle w:val="Bibliography"/>
      </w:pPr>
      <w:r w:rsidRPr="00E113A1">
        <w:t xml:space="preserve">Reid, Colleen E., Marie O’Neill, Gronlund, Carina J., Brines Shannon J., Brown Daniel G., Diez-Roux Ana V., and Schwartz Joel. 2009. “Mapping Community Determinants of Heat Vulnerability.” </w:t>
      </w:r>
      <w:r w:rsidRPr="00E113A1">
        <w:rPr>
          <w:i/>
          <w:iCs/>
        </w:rPr>
        <w:t>Environmental Health Perspectives</w:t>
      </w:r>
      <w:r w:rsidRPr="00E113A1">
        <w:t xml:space="preserve"> 117 (11): 1730–36. https://doi.org/10.1289/ehp.0900683.</w:t>
      </w:r>
    </w:p>
    <w:p w14:paraId="13E403F9" w14:textId="77777777" w:rsidR="00E113A1" w:rsidRPr="00E113A1" w:rsidRDefault="00E113A1" w:rsidP="00E113A1">
      <w:pPr>
        <w:pStyle w:val="Bibliography"/>
      </w:pPr>
      <w:r w:rsidRPr="00E113A1">
        <w:t xml:space="preserve">Rinner, Claus, Dianne Patychuk, Kate Bassil, Shiraz Nasr, Stephanie Gower, and Monica Campbell. 2010. “The Role of Maps in Neighborhood-Level Heat Vulnerability Assessment for the City of Toronto.” </w:t>
      </w:r>
      <w:r w:rsidRPr="00E113A1">
        <w:rPr>
          <w:i/>
          <w:iCs/>
        </w:rPr>
        <w:t>Cartography and Geographic Information Science</w:t>
      </w:r>
      <w:r w:rsidRPr="00E113A1">
        <w:t xml:space="preserve"> 37 (1): 31–44. https://doi.org/10.1559/152304010790588089.</w:t>
      </w:r>
    </w:p>
    <w:p w14:paraId="2D792593" w14:textId="77777777" w:rsidR="00E113A1" w:rsidRPr="00E113A1" w:rsidRDefault="00E113A1" w:rsidP="00E113A1">
      <w:pPr>
        <w:pStyle w:val="Bibliography"/>
      </w:pPr>
      <w:r w:rsidRPr="00E113A1">
        <w:t>Ripley, Brian, and William Venables. 2023. “Nnet: Feed-Forward Neural Networks and Multinomial Log-Linear Models.” https://cran.r-project.org/web/packages/nnet/index.html.</w:t>
      </w:r>
    </w:p>
    <w:p w14:paraId="1BA34222" w14:textId="77777777" w:rsidR="00E113A1" w:rsidRPr="00E113A1" w:rsidRDefault="00E113A1" w:rsidP="00E113A1">
      <w:pPr>
        <w:pStyle w:val="Bibliography"/>
      </w:pPr>
      <w:r w:rsidRPr="00E113A1">
        <w:t xml:space="preserve">Samuelson, Holly, Amir Baniassadi, Anne Lin, Pablo Izaga González, Thomas Brawley, and Tushar Narula. 2020. “Housing as a Critical Determinant of Heat Vulnerability and Health.” </w:t>
      </w:r>
      <w:r w:rsidRPr="00E113A1">
        <w:rPr>
          <w:i/>
          <w:iCs/>
        </w:rPr>
        <w:t>Science of The Total Environment</w:t>
      </w:r>
      <w:r w:rsidRPr="00E113A1">
        <w:t xml:space="preserve"> 720 (June): 137296. https://doi.org/10.1016/j.scitotenv.2020.137296.</w:t>
      </w:r>
    </w:p>
    <w:p w14:paraId="612CE200" w14:textId="77777777" w:rsidR="00E113A1" w:rsidRPr="00E113A1" w:rsidRDefault="00E113A1" w:rsidP="00E113A1">
      <w:pPr>
        <w:pStyle w:val="Bibliography"/>
      </w:pPr>
      <w:r w:rsidRPr="00E113A1">
        <w:t xml:space="preserve">Schwartz, Joel. 2005. “Who Is Sensitive to Extremes of Temperature? A Case-Only Analysis.” </w:t>
      </w:r>
      <w:r w:rsidRPr="00E113A1">
        <w:rPr>
          <w:i/>
          <w:iCs/>
        </w:rPr>
        <w:t>Epidemiology</w:t>
      </w:r>
      <w:r w:rsidRPr="00E113A1">
        <w:t xml:space="preserve"> 16 (1): 67–72. https://www.jstor.org/stable/20486001.</w:t>
      </w:r>
    </w:p>
    <w:p w14:paraId="11E6F710" w14:textId="77777777" w:rsidR="00E113A1" w:rsidRPr="00E113A1" w:rsidRDefault="00E113A1" w:rsidP="00E113A1">
      <w:pPr>
        <w:pStyle w:val="Bibliography"/>
      </w:pPr>
      <w:r w:rsidRPr="00E113A1">
        <w:t xml:space="preserve">Sera, Francesco, Ben Armstrong, Aurelio Tobias, Ana Maria Vicedo-Cabrera, Christofer Åström, Michelle L Bell, Bing-Yu Chen, et al. 2019. “How Urban Characteristics Affect Vulnerability to Heat and Cold: A Multi-Country Analysis.” </w:t>
      </w:r>
      <w:r w:rsidRPr="00E113A1">
        <w:rPr>
          <w:i/>
          <w:iCs/>
        </w:rPr>
        <w:t>International Journal of Epidemiology</w:t>
      </w:r>
      <w:r w:rsidRPr="00E113A1">
        <w:t xml:space="preserve"> 48 (4): 1101–12. https://doi.org/10.1093/ije/dyz008.</w:t>
      </w:r>
    </w:p>
    <w:p w14:paraId="64A0EB37" w14:textId="77777777" w:rsidR="00E113A1" w:rsidRPr="00E113A1" w:rsidRDefault="00E113A1" w:rsidP="00E113A1">
      <w:pPr>
        <w:pStyle w:val="Bibliography"/>
      </w:pPr>
      <w:r w:rsidRPr="00E113A1">
        <w:lastRenderedPageBreak/>
        <w:t xml:space="preserve">Stone, Brian, Evan Mallen, Mayuri Rajput, Carina J. Gronlund, Ashley M. Broadbent, E. Scott Krayenhoff, Godfried Augenbroe, Marie S. O’Neill, and Matei Georgescu. 2021. “Compound Climate and Infrastructure Events: How Electrical Grid Failure Alters Heat Wave Risk.” </w:t>
      </w:r>
      <w:r w:rsidRPr="00E113A1">
        <w:rPr>
          <w:i/>
          <w:iCs/>
        </w:rPr>
        <w:t>Environmental Science &amp; Technology</w:t>
      </w:r>
      <w:r w:rsidRPr="00E113A1">
        <w:t xml:space="preserve"> 55 (10): 6957–64. https://doi.org/10.1021/acs.est.1c00024.</w:t>
      </w:r>
    </w:p>
    <w:p w14:paraId="0C6C84FC" w14:textId="77777777" w:rsidR="00E113A1" w:rsidRPr="00E113A1" w:rsidRDefault="00E113A1" w:rsidP="00E113A1">
      <w:pPr>
        <w:pStyle w:val="Bibliography"/>
      </w:pPr>
      <w:r w:rsidRPr="00E113A1">
        <w:t xml:space="preserve">Sun, Kaiyu, Michael Specian, and Tianzhen Hong. 2020. “Nexus of Thermal Resilience and Energy Efficiency in Buildings: A Case Study of a Nursing Home.” </w:t>
      </w:r>
      <w:r w:rsidRPr="00E113A1">
        <w:rPr>
          <w:i/>
          <w:iCs/>
        </w:rPr>
        <w:t>Building and Environment</w:t>
      </w:r>
      <w:r w:rsidRPr="00E113A1">
        <w:t xml:space="preserve"> 177: 106842. https://doi.org/10.1016/j.buildenv.2020.106842.</w:t>
      </w:r>
    </w:p>
    <w:p w14:paraId="3A366F85" w14:textId="77777777" w:rsidR="00E113A1" w:rsidRPr="00E113A1" w:rsidRDefault="00E113A1" w:rsidP="00E113A1">
      <w:pPr>
        <w:pStyle w:val="Bibliography"/>
      </w:pPr>
      <w:r w:rsidRPr="00E113A1">
        <w:t xml:space="preserve">Uejio, Christopher K., Olga V. Wilhelmi, Jay S. Golden, David M. Mills, Sam P. Gulino, and Jason P. Samenow. 2011. “Intra-Urban Societal Vulnerability to Extreme Heat: The Role of Heat Exposure and the Built Environment, Socioeconomics, and Neighborhood Stability.” </w:t>
      </w:r>
      <w:r w:rsidRPr="00E113A1">
        <w:rPr>
          <w:i/>
          <w:iCs/>
        </w:rPr>
        <w:t>Health &amp; Place</w:t>
      </w:r>
      <w:r w:rsidRPr="00E113A1">
        <w:t>, Geographies of Care, 17 (2): 498–507. https://doi.org/10.1016/j.healthplace.2010.12.005.</w:t>
      </w:r>
    </w:p>
    <w:p w14:paraId="55610F17" w14:textId="77777777" w:rsidR="00E113A1" w:rsidRPr="00E113A1" w:rsidRDefault="00E113A1" w:rsidP="00E113A1">
      <w:pPr>
        <w:pStyle w:val="Bibliography"/>
      </w:pPr>
      <w:r w:rsidRPr="00E113A1">
        <w:t>United Nations. 2020. “World Population Ageing, 2019 Highlights.” UN.</w:t>
      </w:r>
    </w:p>
    <w:p w14:paraId="078CD407" w14:textId="77777777" w:rsidR="00E113A1" w:rsidRPr="00E113A1" w:rsidRDefault="00E113A1" w:rsidP="00E113A1">
      <w:pPr>
        <w:pStyle w:val="Bibliography"/>
      </w:pPr>
      <w:r w:rsidRPr="00E113A1">
        <w:t xml:space="preserve">Wheeler, Katherine, Kathryn Lane, Sarah Walters, and Thomas Matte. 2013. “Heat Illness and Deaths — New York City, 2000–2011.” </w:t>
      </w:r>
      <w:r w:rsidRPr="00E113A1">
        <w:rPr>
          <w:i/>
          <w:iCs/>
        </w:rPr>
        <w:t>Morbidity and Mortality Weekly Report</w:t>
      </w:r>
      <w:r w:rsidRPr="00E113A1">
        <w:t xml:space="preserve"> 62 (31): 617–21. https://www.ncbi.nlm.nih.gov/pmc/articles/PMC4604987/.</w:t>
      </w:r>
    </w:p>
    <w:p w14:paraId="40AECEE2" w14:textId="77777777" w:rsidR="00E113A1" w:rsidRPr="00E113A1" w:rsidRDefault="00E113A1" w:rsidP="00E113A1">
      <w:pPr>
        <w:pStyle w:val="Bibliography"/>
      </w:pPr>
      <w:r w:rsidRPr="00E113A1">
        <w:t>Wickham, Hadley. 2023. “Plyr: Tools for Splitting, Applying and Combining Data.” https://cran.r-project.org/web/packages/plyr/index.html.</w:t>
      </w:r>
    </w:p>
    <w:p w14:paraId="0D4392BD" w14:textId="77777777" w:rsidR="00E113A1" w:rsidRPr="00E113A1" w:rsidRDefault="00E113A1" w:rsidP="00E113A1">
      <w:pPr>
        <w:pStyle w:val="Bibliography"/>
      </w:pPr>
      <w:r w:rsidRPr="00E113A1">
        <w:t>Wickham, Hadley, Romain François, Lionel Henry, Kirill Müller, Davis Vaughan, Posit Software, and PBC. 2023. “Dplyr: A Grammar of Data Manipulation.” https://cran.r-project.org/web/packages/dplyr/index.html.</w:t>
      </w:r>
    </w:p>
    <w:p w14:paraId="74611FF1" w14:textId="77777777" w:rsidR="00E113A1" w:rsidRPr="00E113A1" w:rsidRDefault="00E113A1" w:rsidP="00E113A1">
      <w:pPr>
        <w:pStyle w:val="Bibliography"/>
      </w:pPr>
      <w:r w:rsidRPr="00E113A1">
        <w:t>Wickham, Hadley, and RStudio. 2023. “Tidyverse: Easily Install and Load the ‘Tidyverse.’” R. https://CRAN.R-project.org/package=tidyverse.</w:t>
      </w:r>
    </w:p>
    <w:p w14:paraId="4D136519" w14:textId="77777777" w:rsidR="00E113A1" w:rsidRPr="00E113A1" w:rsidRDefault="00E113A1" w:rsidP="00E113A1">
      <w:pPr>
        <w:pStyle w:val="Bibliography"/>
      </w:pPr>
      <w:r w:rsidRPr="00E113A1">
        <w:t xml:space="preserve">Wright, Mary K., David M. Hondula, Paul M. Chakalian, Liza C. Kurtz, Lance Watkins, Carina J. Gronlund, Larissa Larsen, Evan Mallen, and Sharon L. Harlan. 2020. “Social and Behavioral Determinants of Indoor Temperatures in Air-Conditioned Homes.” </w:t>
      </w:r>
      <w:r w:rsidRPr="00E113A1">
        <w:rPr>
          <w:i/>
          <w:iCs/>
        </w:rPr>
        <w:t>Building and Environment</w:t>
      </w:r>
      <w:r w:rsidRPr="00E113A1">
        <w:t xml:space="preserve"> 183 (October): 107187. https://doi.org/10.1016/j.buildenv.2020.107187.</w:t>
      </w:r>
    </w:p>
    <w:p w14:paraId="7C1A565B" w14:textId="77777777" w:rsidR="00E113A1" w:rsidRPr="00E113A1" w:rsidRDefault="00E113A1" w:rsidP="00E113A1">
      <w:pPr>
        <w:pStyle w:val="Bibliography"/>
      </w:pPr>
      <w:r w:rsidRPr="00E113A1">
        <w:t xml:space="preserve">Zhao, Qi, Yuming Guo, Tingting Ye, Antonio Gasparrini, Shilu Tong, Ala Overcenco, Aleš Urban, et al. 2021. “Global, Regional, and National Burden of Mortality Associated with Non-Optimal Ambient Temperatures from 2000 to 2019: A Three-Stage Modelling Study.” </w:t>
      </w:r>
      <w:r w:rsidRPr="00E113A1">
        <w:rPr>
          <w:i/>
          <w:iCs/>
        </w:rPr>
        <w:t>The Lancet Planetary Health</w:t>
      </w:r>
      <w:r w:rsidRPr="00E113A1">
        <w:t xml:space="preserve"> 5 (7): e415–25. https://doi.org/10.1016/S2542-5196(21)00081-4.</w:t>
      </w:r>
    </w:p>
    <w:p w14:paraId="11A1392A" w14:textId="2CB31709" w:rsidR="003962C4" w:rsidRPr="00BE49E1" w:rsidRDefault="00343055" w:rsidP="00685296">
      <w:pPr>
        <w:pStyle w:val="Heading1"/>
      </w:pPr>
      <w:r w:rsidRPr="00BE49E1">
        <w:rPr>
          <w:sz w:val="20"/>
          <w:szCs w:val="20"/>
        </w:rPr>
        <w:fldChar w:fldCharType="end"/>
      </w:r>
      <w:proofErr w:type="spellStart"/>
      <w:r w:rsidR="003962C4" w:rsidRPr="00BE49E1">
        <w:t>CRediT</w:t>
      </w:r>
      <w:proofErr w:type="spellEnd"/>
      <w:r w:rsidR="003962C4" w:rsidRPr="00BE49E1">
        <w:t xml:space="preserve"> </w:t>
      </w:r>
      <w:r w:rsidR="008E09E3" w:rsidRPr="00BE49E1">
        <w:t xml:space="preserve">authorship contribution </w:t>
      </w:r>
      <w:proofErr w:type="gramStart"/>
      <w:r w:rsidR="008E09E3" w:rsidRPr="00BE49E1">
        <w:t>statement</w:t>
      </w:r>
      <w:proofErr w:type="gramEnd"/>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lastRenderedPageBreak/>
        <w:t>Declaration of competing interest</w:t>
      </w:r>
    </w:p>
    <w:p w14:paraId="6BF636F7" w14:textId="199C2EBF" w:rsidR="008E09E3" w:rsidRPr="00BE49E1" w:rsidRDefault="008E09E3" w:rsidP="008E09E3">
      <w:r w:rsidRPr="00BE49E1">
        <w:t>The Center for the Built Environment at the University of California, Berkeley – with which</w:t>
      </w:r>
      <w:ins w:id="406" w:author="Stefano Schiavon" w:date="2023-12-04T12:58:00Z">
        <w:r w:rsidR="00C36378" w:rsidRPr="00BE49E1">
          <w:t xml:space="preserve"> some of</w:t>
        </w:r>
      </w:ins>
      <w:r w:rsidRPr="00BE49E1">
        <w:t xml:space="preserve"> the authors are affiliated, is advised </w:t>
      </w:r>
      <w:ins w:id="407" w:author="Arfa Aijazi" w:date="2024-02-04T23:17:00Z">
        <w:r w:rsidR="00685296" w:rsidRPr="00BE49E1">
          <w:t>by,</w:t>
        </w:r>
      </w:ins>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t>Acknowledgement</w:t>
      </w:r>
      <w:r w:rsidR="0094353F" w:rsidRPr="00BE49E1">
        <w:t>s</w:t>
      </w:r>
    </w:p>
    <w:p w14:paraId="743AC631" w14:textId="4F5DCE13"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408"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1331E97C" w:rsidR="0025514A" w:rsidRPr="00BE49E1" w:rsidDel="00FE354B" w:rsidRDefault="0025514A" w:rsidP="0025514A">
      <w:pPr>
        <w:rPr>
          <w:del w:id="409" w:author="Arfa Aijazi" w:date="2024-02-04T23:33:00Z"/>
        </w:rPr>
        <w:sectPr w:rsidR="0025514A" w:rsidRPr="00BE49E1" w:rsidDel="00FE354B" w:rsidSect="00AC6981">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7"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AC6981">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Arfa Aijazi" w:date="2024-02-25T11:41:00Z" w:initials="AA">
    <w:p w14:paraId="56F628EB" w14:textId="77777777" w:rsidR="006C211F" w:rsidRDefault="006C211F" w:rsidP="006C211F">
      <w:r>
        <w:rPr>
          <w:rStyle w:val="CommentReference"/>
        </w:rPr>
        <w:annotationRef/>
      </w:r>
      <w:r>
        <w:rPr>
          <w:sz w:val="20"/>
          <w:szCs w:val="20"/>
        </w:rPr>
        <w:t>We are now separating energy insecurity into two variables: one related to not being able to afford electricity (operation) and one related to not being able to afford repairs (maintenance)</w:t>
      </w:r>
    </w:p>
  </w:comment>
  <w:comment w:id="49" w:author="Duncan Callaway" w:date="2023-12-11T14:52:00Z" w:initials="DC">
    <w:p w14:paraId="3388ECCC" w14:textId="76148AFD"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50"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56" w:author="Stefano Schiavon" w:date="2023-12-04T16:30:00Z" w:initials="SS">
    <w:p w14:paraId="1408F20F" w14:textId="65D05BA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57"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58"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59"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74" w:author="Arfa Aijazi" w:date="2024-02-10T12:02:00Z" w:initials="AA">
    <w:p w14:paraId="20952F57" w14:textId="77777777" w:rsidR="00907E6B" w:rsidRDefault="00907E6B" w:rsidP="00907E6B">
      <w:r>
        <w:rPr>
          <w:rStyle w:val="CommentReference"/>
        </w:rPr>
        <w:annotationRef/>
      </w:r>
      <w:r>
        <w:rPr>
          <w:sz w:val="20"/>
          <w:szCs w:val="20"/>
        </w:rPr>
        <w:t>Corrected the order</w:t>
      </w:r>
    </w:p>
  </w:comment>
  <w:comment w:id="79" w:author="Duncan Callaway" w:date="2023-12-11T15:43:00Z" w:initials="DC">
    <w:p w14:paraId="4C83153D" w14:textId="1CB7A426"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89"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92"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107"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103"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104"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105"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106"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136"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137"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138" w:author="Arfa Aijazi" w:date="2024-02-08T00:21:00Z" w:initials="AA">
    <w:p w14:paraId="6182BB38" w14:textId="77777777" w:rsidR="00711430" w:rsidRDefault="00711430" w:rsidP="00711430">
      <w:r>
        <w:rPr>
          <w:rStyle w:val="CommentReference"/>
        </w:rPr>
        <w:annotationRef/>
      </w:r>
      <w:r>
        <w:rPr>
          <w:sz w:val="20"/>
          <w:szCs w:val="20"/>
        </w:rPr>
        <w:t>Focusing on white vs non-white is consistent with other studies, such as Schwartz 2005 and Reid et all 2009. I adapted this approach because it allowed us to reduce the number of features.</w:t>
      </w:r>
    </w:p>
  </w:comment>
  <w:comment w:id="139" w:author="Arfa Aijazi" w:date="2024-02-08T00:37:00Z" w:initials="AA">
    <w:p w14:paraId="24E093C2" w14:textId="77777777" w:rsidR="004F17C2" w:rsidRDefault="004F17C2" w:rsidP="004F17C2">
      <w:r>
        <w:rPr>
          <w:rStyle w:val="CommentReference"/>
        </w:rPr>
        <w:annotationRef/>
      </w:r>
      <w:r>
        <w:rPr>
          <w:sz w:val="20"/>
          <w:szCs w:val="20"/>
        </w:rPr>
        <w:t xml:space="preserve">This </w:t>
      </w:r>
      <w:hyperlink r:id="rId3" w:history="1">
        <w:r w:rsidRPr="001266D0">
          <w:rPr>
            <w:rStyle w:val="Hyperlink"/>
            <w:sz w:val="20"/>
            <w:szCs w:val="20"/>
          </w:rPr>
          <w:t>study</w:t>
        </w:r>
      </w:hyperlink>
      <w:r>
        <w:rPr>
          <w:sz w:val="20"/>
          <w:szCs w:val="20"/>
        </w:rPr>
        <w:t xml:space="preserve"> summarizes literature on correlation between race and heat-associated morbidity. In the U.S. blacks have increased vulnerability and Asians have decreased vulnerability. Results for Hispanic ethnicity are mixed- some studies suggested that as a group, in the U.S. they are associated with decreased social isolation but may also face linguistic isolation or be reluctant to use social services because of concerns around immigration/deportation. </w:t>
      </w:r>
    </w:p>
  </w:comment>
  <w:comment w:id="142"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143"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152"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153"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154"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159"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160"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61"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180" w:author="Stefano Schiavon [2]" w:date="2023-12-05T12:15:00Z" w:initials="SS">
    <w:p w14:paraId="256D567F" w14:textId="59F31B01"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81"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82" w:author="Arfa Aijazi" w:date="2024-02-10T12:30:00Z" w:initials="AA">
    <w:p w14:paraId="63B4BF56" w14:textId="77777777" w:rsidR="00A30CBC" w:rsidRDefault="00A30CBC" w:rsidP="00A30CBC">
      <w:r>
        <w:rPr>
          <w:rStyle w:val="CommentReference"/>
        </w:rPr>
        <w:annotationRef/>
      </w:r>
      <w:r>
        <w:rPr>
          <w:sz w:val="20"/>
          <w:szCs w:val="20"/>
        </w:rPr>
        <w:t>“Spanish descent” is EIA’s language, but it’s synonymous with Hispanic, which is an ethnicity (refer to cultural factors). The U.S. Census Bureau also keeps Hispanic separate from Race, so that they can distinguish individuals who are White Hispanic versus Black Hispanic</w:t>
      </w:r>
    </w:p>
  </w:comment>
  <w:comment w:id="228" w:author="Stefano Schiavon [2]" w:date="2023-12-05T12:19:00Z" w:initials="SS">
    <w:p w14:paraId="619873AD" w14:textId="2FF3844F" w:rsidR="00471507" w:rsidRDefault="00471507">
      <w:pPr>
        <w:pStyle w:val="CommentText"/>
      </w:pPr>
      <w:r>
        <w:rPr>
          <w:rStyle w:val="CommentReference"/>
        </w:rPr>
        <w:annotationRef/>
      </w:r>
      <w:r>
        <w:t>Could you add the measuring unit $/(person year) or $/year?</w:t>
      </w:r>
    </w:p>
  </w:comment>
  <w:comment w:id="229"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4"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270"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283"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5"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6"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7" w:history="1">
        <w:r>
          <w:rPr>
            <w:rStyle w:val="Hyperlink"/>
          </w:rPr>
          <w:t>https://doi.org/10.1016/S0140-6736(21)01209-5</w:t>
        </w:r>
      </w:hyperlink>
      <w:r>
        <w:t>.</w:t>
      </w:r>
    </w:p>
    <w:p w14:paraId="4622365E" w14:textId="43B2F088" w:rsidR="00C1543B" w:rsidRDefault="00C1543B" w:rsidP="00C1543B">
      <w:pPr>
        <w:ind w:hanging="480"/>
      </w:pPr>
    </w:p>
  </w:comment>
  <w:comment w:id="292"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8" w:history="1">
        <w:r w:rsidR="001F4815" w:rsidRPr="00B617CB">
          <w:rPr>
            <w:rStyle w:val="Hyperlink"/>
          </w:rPr>
          <w:t>https://en.wikipedia.org/wiki/Phi_coefficient</w:t>
        </w:r>
      </w:hyperlink>
    </w:p>
    <w:p w14:paraId="1BC3C549" w14:textId="28AD3D20" w:rsidR="001F4815" w:rsidRDefault="001F4815">
      <w:pPr>
        <w:pStyle w:val="CommentText"/>
      </w:pPr>
    </w:p>
  </w:comment>
  <w:comment w:id="293"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294"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303"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304"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306" w:author="Duncan Callaway" w:date="2023-12-11T17:21:00Z" w:initials="DC">
    <w:p w14:paraId="7080EC9F" w14:textId="1F5596D9" w:rsidR="00416267" w:rsidRDefault="00416267" w:rsidP="00416267">
      <w:r>
        <w:rPr>
          <w:rStyle w:val="CommentReference"/>
        </w:rPr>
        <w:annotationRef/>
      </w:r>
      <w:r>
        <w:rPr>
          <w:color w:val="000000"/>
          <w:sz w:val="20"/>
          <w:szCs w:val="20"/>
        </w:rPr>
        <w:t>What about area under the PR curve?</w:t>
      </w:r>
    </w:p>
  </w:comment>
  <w:comment w:id="307"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308"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312"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313"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316"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317"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322"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323"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334" w:author="Duncan Callaway" w:date="2023-12-11T17:30:00Z" w:initials="DC">
    <w:p w14:paraId="6CA2174F" w14:textId="43B24886"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335"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337"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338"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340"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341"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342" w:author="Arfa Aijazi" w:date="2024-02-04T18:38:00Z" w:initials="AA">
    <w:p w14:paraId="3DC02363" w14:textId="77777777" w:rsidR="00127BCD" w:rsidRDefault="00127BCD" w:rsidP="00127BCD">
      <w:r>
        <w:rPr>
          <w:rStyle w:val="CommentReference"/>
        </w:rPr>
        <w:annotationRef/>
      </w:r>
      <w:r>
        <w:rPr>
          <w:sz w:val="20"/>
          <w:szCs w:val="20"/>
        </w:rPr>
        <w:t xml:space="preserve">I incorporated most of Stefano’s suggestions. The vertical reference line for recall in a) was incorrect. Now that all the vertical reference lines in a) and b) line up, is it sill necessary to increase the space between a) and b)? </w:t>
      </w:r>
    </w:p>
  </w:comment>
  <w:comment w:id="343" w:author="Arfa Aijazi" w:date="2024-02-04T18:54:00Z" w:initials="AA">
    <w:p w14:paraId="1AE06C0E" w14:textId="77777777"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348"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349" w:author="Arfa Aijazi" w:date="2024-02-25T13:47:00Z" w:initials="AA">
    <w:p w14:paraId="26FDAF56" w14:textId="77777777" w:rsidR="00641A1E" w:rsidRDefault="00E113A1" w:rsidP="00641A1E">
      <w:r>
        <w:rPr>
          <w:rStyle w:val="CommentReference"/>
        </w:rPr>
        <w:annotationRef/>
      </w:r>
      <w:r w:rsidR="00641A1E">
        <w:rPr>
          <w:sz w:val="20"/>
          <w:szCs w:val="20"/>
        </w:rPr>
        <w:t>I haven’t found an accessible source of this data in order to implement this suggestion</w:t>
      </w:r>
    </w:p>
  </w:comment>
  <w:comment w:id="350" w:author="Stefano Schiavon [2]" w:date="2023-12-07T09:44:00Z" w:initials="SS">
    <w:p w14:paraId="5519979F" w14:textId="5526BF84" w:rsidR="001D4E27" w:rsidRDefault="001D4E27">
      <w:pPr>
        <w:pStyle w:val="CommentText"/>
      </w:pPr>
      <w:r>
        <w:rPr>
          <w:rStyle w:val="CommentReference"/>
        </w:rPr>
        <w:annotationRef/>
      </w:r>
      <w:r>
        <w:t xml:space="preserve">Please add reference here. </w:t>
      </w:r>
    </w:p>
  </w:comment>
  <w:comment w:id="358"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359"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362"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363"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375"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386"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387"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388"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391"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392"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395" w:author="Arfa Aijazi" w:date="2024-02-10T11:41:00Z" w:initials="AA">
    <w:p w14:paraId="2AB08A82" w14:textId="77777777" w:rsidR="002F3D14" w:rsidRDefault="002F3D14" w:rsidP="002F3D14">
      <w:r>
        <w:rPr>
          <w:rStyle w:val="CommentReference"/>
        </w:rPr>
        <w:annotationRef/>
      </w:r>
      <w:r>
        <w:rPr>
          <w:sz w:val="20"/>
          <w:szCs w:val="20"/>
        </w:rPr>
        <w:t>Based on our discussion, removed analysis related to the machine learning modeling</w:t>
      </w:r>
    </w:p>
  </w:comment>
  <w:comment w:id="399" w:author="Duncan Callaway" w:date="2023-12-11T17:56:00Z" w:initials="DC">
    <w:p w14:paraId="7B3E20CF" w14:textId="0E271031" w:rsidR="001B5253" w:rsidRDefault="001B5253" w:rsidP="001B5253">
      <w:r>
        <w:rPr>
          <w:rStyle w:val="CommentReference"/>
        </w:rPr>
        <w:annotationRef/>
      </w:r>
      <w:r>
        <w:rPr>
          <w:color w:val="000000"/>
          <w:sz w:val="20"/>
          <w:szCs w:val="20"/>
        </w:rPr>
        <w:t>I don’t think this is a finding.</w:t>
      </w:r>
    </w:p>
  </w:comment>
  <w:comment w:id="402"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56F628EB" w15:paraIdParent="2670D305" w15:done="0"/>
  <w15:commentEx w15:paraId="3388ECCC" w15:done="0"/>
  <w15:commentEx w15:paraId="7392C0FE" w15:paraIdParent="3388ECCC" w15:done="0"/>
  <w15:commentEx w15:paraId="1408F20F" w15:done="1"/>
  <w15:commentEx w15:paraId="09CC66B0" w15:done="0"/>
  <w15:commentEx w15:paraId="5D66044D" w15:paraIdParent="09CC66B0" w15:done="0"/>
  <w15:commentEx w15:paraId="74162EE7" w15:done="0"/>
  <w15:commentEx w15:paraId="20952F57" w15:done="0"/>
  <w15:commentEx w15:paraId="4C83153D" w15:done="1"/>
  <w15:commentEx w15:paraId="46305491" w15:done="1"/>
  <w15:commentEx w15:paraId="07F0608E" w15:done="0"/>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6182BB38" w15:paraIdParent="188A081C" w15:done="0"/>
  <w15:commentEx w15:paraId="24E093C2" w15:paraIdParent="188A081C" w15:done="0"/>
  <w15:commentEx w15:paraId="1B3B00D1" w15:done="1"/>
  <w15:commentEx w15:paraId="24F40051" w15:paraIdParent="1B3B00D1" w15:done="1"/>
  <w15:commentEx w15:paraId="17D4E712" w15:done="0"/>
  <w15:commentEx w15:paraId="1E0454A8" w15:paraIdParent="17D4E712" w15:done="0"/>
  <w15:commentEx w15:paraId="1EA8BE81" w15:paraIdParent="17D4E712" w15:done="0"/>
  <w15:commentEx w15:paraId="26D7F7D3" w15:done="0"/>
  <w15:commentEx w15:paraId="7E2091AE" w15:paraIdParent="26D7F7D3" w15:done="0"/>
  <w15:commentEx w15:paraId="39C1C9CD" w15:paraIdParent="26D7F7D3" w15:done="0"/>
  <w15:commentEx w15:paraId="256D567F" w15:done="0"/>
  <w15:commentEx w15:paraId="0BF9C82A" w15:paraIdParent="256D567F" w15:done="0"/>
  <w15:commentEx w15:paraId="63B4BF56" w15:paraIdParent="256D567F" w15:done="0"/>
  <w15:commentEx w15:paraId="619873AD" w15:done="0"/>
  <w15:commentEx w15:paraId="627AE903" w15:paraIdParent="619873AD" w15:done="0"/>
  <w15:commentEx w15:paraId="104DF7CE" w15:done="1"/>
  <w15:commentEx w15:paraId="4622365E" w15:done="1"/>
  <w15:commentEx w15:paraId="1BC3C549" w15:done="0"/>
  <w15:commentEx w15:paraId="35BB3986" w15:paraIdParent="1BC3C549" w15:done="0"/>
  <w15:commentEx w15:paraId="0804C312" w15:done="0"/>
  <w15:commentEx w15:paraId="0A8796EA" w15:done="0"/>
  <w15:commentEx w15:paraId="2B838FF1" w15:paraIdParent="0A8796EA"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6CA2174F" w15:done="0"/>
  <w15:commentEx w15:paraId="6E275243" w15:paraIdParent="6CA2174F" w15:done="0"/>
  <w15:commentEx w15:paraId="3D297AF5" w15:done="0"/>
  <w15:commentEx w15:paraId="5ABA089B" w15:done="1"/>
  <w15:commentEx w15:paraId="0D6BA814" w15:done="0"/>
  <w15:commentEx w15:paraId="6590A404" w15:paraIdParent="0D6BA814" w15:done="0"/>
  <w15:commentEx w15:paraId="3DC02363" w15:paraIdParent="0D6BA814" w15:done="0"/>
  <w15:commentEx w15:paraId="1AE06C0E" w15:done="0"/>
  <w15:commentEx w15:paraId="275163C6" w15:done="0"/>
  <w15:commentEx w15:paraId="26FDAF56" w15:paraIdParent="275163C6" w15:done="0"/>
  <w15:commentEx w15:paraId="5519979F" w15:done="1"/>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2AB08A82"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0ADCE516" w16cex:dateUtc="2024-02-25T16:41:00Z"/>
  <w16cex:commentExtensible w16cex:durableId="6661650F" w16cex:dateUtc="2023-12-11T22:52:00Z"/>
  <w16cex:commentExtensible w16cex:durableId="5BAE20A5" w16cex:dateUtc="2024-02-08T03:15: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5090A7A7" w16cex:dateUtc="2024-02-10T17:02: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4BD9A62B" w16cex:dateUtc="2024-02-08T05:21:00Z"/>
  <w16cex:commentExtensible w16cex:durableId="3CBC670E" w16cex:dateUtc="2024-02-08T05:37: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7B231A" w16cex:dateUtc="2023-12-05T20:15:00Z"/>
  <w16cex:commentExtensible w16cex:durableId="41EE1446" w16cex:dateUtc="2023-12-12T00:50:00Z"/>
  <w16cex:commentExtensible w16cex:durableId="488C4996" w16cex:dateUtc="2024-02-10T17:30: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6B0B3613" w16cex:dateUtc="2023-12-12T01:12:00Z"/>
  <w16cex:commentExtensible w16cex:durableId="6BCD574A" w16cex:dateUtc="2024-02-04T16:2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14B7047F" w16cex:dateUtc="2023-12-12T01:30:00Z"/>
  <w16cex:commentExtensible w16cex:durableId="664E4FCF" w16cex:dateUtc="2024-02-04T22:56: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D609E50" w16cex:dateUtc="2024-02-04T23:38:00Z"/>
  <w16cex:commentExtensible w16cex:durableId="0619FCD9" w16cex:dateUtc="2024-02-04T23:54:00Z"/>
  <w16cex:commentExtensible w16cex:durableId="4C265273" w16cex:dateUtc="2023-12-12T01:39:00Z"/>
  <w16cex:commentExtensible w16cex:durableId="411F133A" w16cex:dateUtc="2024-02-25T18:47:00Z"/>
  <w16cex:commentExtensible w16cex:durableId="3EFF87F1" w16cex:dateUtc="2023-12-07T17:44: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334D1405" w16cex:dateUtc="2024-02-10T16:41: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56F628EB" w16cid:durableId="0ADCE516"/>
  <w16cid:commentId w16cid:paraId="3388ECCC" w16cid:durableId="6661650F"/>
  <w16cid:commentId w16cid:paraId="7392C0FE" w16cid:durableId="5BAE20A5"/>
  <w16cid:commentId w16cid:paraId="1408F20F" w16cid:durableId="4BAFD58C"/>
  <w16cid:commentId w16cid:paraId="09CC66B0" w16cid:durableId="05527629"/>
  <w16cid:commentId w16cid:paraId="5D66044D" w16cid:durableId="65461256"/>
  <w16cid:commentId w16cid:paraId="74162EE7" w16cid:durableId="43FC5642"/>
  <w16cid:commentId w16cid:paraId="20952F57" w16cid:durableId="5090A7A7"/>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6182BB38" w16cid:durableId="4BD9A62B"/>
  <w16cid:commentId w16cid:paraId="24E093C2" w16cid:durableId="3CBC670E"/>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256D567F" w16cid:durableId="0A7B231A"/>
  <w16cid:commentId w16cid:paraId="0BF9C82A" w16cid:durableId="41EE1446"/>
  <w16cid:commentId w16cid:paraId="63B4BF56" w16cid:durableId="488C4996"/>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2B838FF1" w16cid:durableId="6BCD574A"/>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6CA2174F" w16cid:durableId="14B7047F"/>
  <w16cid:commentId w16cid:paraId="6E275243" w16cid:durableId="664E4FCF"/>
  <w16cid:commentId w16cid:paraId="3D297AF5" w16cid:durableId="2FDC61CE"/>
  <w16cid:commentId w16cid:paraId="5ABA089B" w16cid:durableId="1ADA5D10"/>
  <w16cid:commentId w16cid:paraId="0D6BA814" w16cid:durableId="79878497"/>
  <w16cid:commentId w16cid:paraId="6590A404" w16cid:durableId="57B7044E"/>
  <w16cid:commentId w16cid:paraId="3DC02363" w16cid:durableId="0D609E50"/>
  <w16cid:commentId w16cid:paraId="1AE06C0E" w16cid:durableId="0619FCD9"/>
  <w16cid:commentId w16cid:paraId="275163C6" w16cid:durableId="4C265273"/>
  <w16cid:commentId w16cid:paraId="26FDAF56" w16cid:durableId="411F133A"/>
  <w16cid:commentId w16cid:paraId="5519979F" w16cid:durableId="3EFF87F1"/>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2AB08A82" w16cid:durableId="334D1405"/>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F6F56F" w14:textId="77777777" w:rsidR="00AC6981" w:rsidRDefault="00AC6981" w:rsidP="00AE4592">
      <w:pPr>
        <w:spacing w:after="0" w:line="240" w:lineRule="auto"/>
      </w:pPr>
      <w:r>
        <w:separator/>
      </w:r>
    </w:p>
  </w:endnote>
  <w:endnote w:type="continuationSeparator" w:id="0">
    <w:p w14:paraId="19A06F00" w14:textId="77777777" w:rsidR="00AC6981" w:rsidRDefault="00AC6981"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6EFBA" w14:textId="77777777" w:rsidR="00AC6981" w:rsidRDefault="00AC6981" w:rsidP="00AE4592">
      <w:pPr>
        <w:spacing w:after="0" w:line="240" w:lineRule="auto"/>
      </w:pPr>
      <w:r>
        <w:separator/>
      </w:r>
    </w:p>
  </w:footnote>
  <w:footnote w:type="continuationSeparator" w:id="0">
    <w:p w14:paraId="4EBCB03A" w14:textId="77777777" w:rsidR="00AC6981" w:rsidRDefault="00AC6981" w:rsidP="00AE4592">
      <w:pPr>
        <w:spacing w:after="0" w:line="240" w:lineRule="auto"/>
      </w:pPr>
      <w:r>
        <w:continuationSeparator/>
      </w:r>
    </w:p>
  </w:footnote>
  <w:footnote w:id="1">
    <w:p w14:paraId="1CEA861B" w14:textId="79859C75" w:rsidR="00EE26FC" w:rsidDel="00F93D38" w:rsidRDefault="00EE26FC">
      <w:pPr>
        <w:pStyle w:val="FootnoteText"/>
        <w:rPr>
          <w:del w:id="94" w:author="Arfa Aijazi" w:date="2024-01-30T00:00:00Z"/>
        </w:rPr>
      </w:pPr>
      <w:del w:id="95" w:author="Arfa Aijazi" w:date="2024-01-30T00:00:00Z">
        <w:r w:rsidRPr="000F6CCB"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97" w:author="Arfa Aijazi" w:date="2024-01-30T00:00:00Z"/>
        </w:rPr>
      </w:pPr>
      <w:del w:id="98" w:author="Arfa Aijazi" w:date="2024-01-30T00:00:00Z">
        <w:r w:rsidRPr="000F6CCB"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463F9"/>
    <w:rsid w:val="000502AF"/>
    <w:rsid w:val="00050580"/>
    <w:rsid w:val="00050730"/>
    <w:rsid w:val="000516FC"/>
    <w:rsid w:val="000518BE"/>
    <w:rsid w:val="00051A45"/>
    <w:rsid w:val="000547D2"/>
    <w:rsid w:val="000550F0"/>
    <w:rsid w:val="0005736D"/>
    <w:rsid w:val="000577BA"/>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CCB"/>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109"/>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51E"/>
    <w:rsid w:val="002F3765"/>
    <w:rsid w:val="002F3D14"/>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47A0"/>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C3CDC"/>
    <w:rsid w:val="005C74F0"/>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06E1E"/>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1A1E"/>
    <w:rsid w:val="006429A4"/>
    <w:rsid w:val="00644D5D"/>
    <w:rsid w:val="00645ED4"/>
    <w:rsid w:val="00646947"/>
    <w:rsid w:val="0064701B"/>
    <w:rsid w:val="00650A73"/>
    <w:rsid w:val="00651D7D"/>
    <w:rsid w:val="00652E43"/>
    <w:rsid w:val="00655970"/>
    <w:rsid w:val="00660454"/>
    <w:rsid w:val="0066132D"/>
    <w:rsid w:val="00662D7D"/>
    <w:rsid w:val="00663470"/>
    <w:rsid w:val="00665064"/>
    <w:rsid w:val="006651BA"/>
    <w:rsid w:val="006651C0"/>
    <w:rsid w:val="006660A8"/>
    <w:rsid w:val="00666B58"/>
    <w:rsid w:val="00667121"/>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11F"/>
    <w:rsid w:val="006C25D4"/>
    <w:rsid w:val="006C347B"/>
    <w:rsid w:val="006C34C5"/>
    <w:rsid w:val="006C4562"/>
    <w:rsid w:val="006C50CE"/>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07E6B"/>
    <w:rsid w:val="0091134F"/>
    <w:rsid w:val="00911EB2"/>
    <w:rsid w:val="00911F42"/>
    <w:rsid w:val="00917FDC"/>
    <w:rsid w:val="00920F9E"/>
    <w:rsid w:val="00922C10"/>
    <w:rsid w:val="0092394F"/>
    <w:rsid w:val="009255B9"/>
    <w:rsid w:val="00925AB0"/>
    <w:rsid w:val="00926B83"/>
    <w:rsid w:val="00926E1D"/>
    <w:rsid w:val="009303DB"/>
    <w:rsid w:val="009305C1"/>
    <w:rsid w:val="0093081B"/>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D7E1E"/>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CBC"/>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1D00"/>
    <w:rsid w:val="00AC3212"/>
    <w:rsid w:val="00AC4D41"/>
    <w:rsid w:val="00AC6981"/>
    <w:rsid w:val="00AC749D"/>
    <w:rsid w:val="00AD181B"/>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0BA2"/>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842"/>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322"/>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3A1"/>
    <w:rsid w:val="00E1173F"/>
    <w:rsid w:val="00E11856"/>
    <w:rsid w:val="00E1283A"/>
    <w:rsid w:val="00E12F9E"/>
    <w:rsid w:val="00E13ACE"/>
    <w:rsid w:val="00E14543"/>
    <w:rsid w:val="00E15A59"/>
    <w:rsid w:val="00E202E0"/>
    <w:rsid w:val="00E20517"/>
    <w:rsid w:val="00E2340B"/>
    <w:rsid w:val="00E23DC5"/>
    <w:rsid w:val="00E23E01"/>
    <w:rsid w:val="00E24039"/>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Phi_coefficient" TargetMode="External"/><Relationship Id="rId3" Type="http://schemas.openxmlformats.org/officeDocument/2006/relationships/hyperlink" Target="https://www.ncbi.nlm.nih.gov/pmc/articles/PMC4264980/" TargetMode="External"/><Relationship Id="rId7" Type="http://schemas.openxmlformats.org/officeDocument/2006/relationships/hyperlink" Target="https://doi.org/10.1016/S0140-6736(21)01209-5"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j.buildenv.2023.110674" TargetMode="External"/><Relationship Id="rId5" Type="http://schemas.openxmlformats.org/officeDocument/2006/relationships/hyperlink" Target="https://doi.org/10.1016/j.enbuild.2021.111319" TargetMode="External"/><Relationship Id="rId4"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anaijazi/RECSThermalMorbidity" TargetMode="External"/><Relationship Id="rId2" Type="http://schemas.openxmlformats.org/officeDocument/2006/relationships/numbering" Target="numbering.xml"/><Relationship Id="rId16" Type="http://schemas.openxmlformats.org/officeDocument/2006/relationships/hyperlink" Target="https://ephtracking.cdc.gov/Applications/heatTracke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3</Pages>
  <Words>48588</Words>
  <Characters>276953</Characters>
  <Application>Microsoft Office Word</Application>
  <DocSecurity>0</DocSecurity>
  <Lines>2307</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4</cp:revision>
  <dcterms:created xsi:type="dcterms:W3CDTF">2024-02-25T18:50:00Z</dcterms:created>
  <dcterms:modified xsi:type="dcterms:W3CDTF">2024-03-02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2"&gt;&lt;session id="AGho0ra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